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43B36CA" w14:textId="6ABBAB31" w:rsidR="00F36F58" w:rsidRPr="00C3073C" w:rsidRDefault="009055E7" w:rsidP="00F36F58">
      <w:pPr>
        <w:rPr>
          <w:rFonts w:asciiTheme="majorHAnsi" w:hAnsiTheme="majorHAnsi"/>
          <w:b/>
          <w:sz w:val="22"/>
          <w:szCs w:val="18"/>
        </w:rPr>
      </w:pPr>
      <w:bookmarkStart w:id="0" w:name="_GoBack"/>
      <w:bookmarkEnd w:id="0"/>
      <w:r>
        <w:rPr>
          <w:rFonts w:asciiTheme="majorHAnsi" w:hAnsiTheme="majorHAnsi"/>
          <w:b/>
        </w:rPr>
        <w:t xml:space="preserve">Supplementary </w:t>
      </w:r>
      <w:r w:rsidR="00F36F58">
        <w:rPr>
          <w:rFonts w:asciiTheme="majorHAnsi" w:hAnsiTheme="majorHAnsi"/>
          <w:b/>
        </w:rPr>
        <w:t>Table 5</w:t>
      </w:r>
      <w:r w:rsidR="00F36F58" w:rsidRPr="001233BD">
        <w:rPr>
          <w:rFonts w:asciiTheme="majorHAnsi" w:hAnsiTheme="majorHAnsi"/>
          <w:b/>
        </w:rPr>
        <w:t xml:space="preserve">: </w:t>
      </w:r>
      <w:r w:rsidR="00F36F58">
        <w:rPr>
          <w:rFonts w:asciiTheme="majorHAnsi" w:hAnsiTheme="majorHAnsi"/>
          <w:b/>
        </w:rPr>
        <w:t>Intervention and delivery details for</w:t>
      </w:r>
      <w:r w:rsidR="00F36F58" w:rsidRPr="001233BD">
        <w:rPr>
          <w:rFonts w:asciiTheme="majorHAnsi" w:hAnsiTheme="majorHAnsi"/>
          <w:b/>
        </w:rPr>
        <w:t xml:space="preserve"> </w:t>
      </w:r>
      <w:r w:rsidR="00F36F58">
        <w:rPr>
          <w:rFonts w:asciiTheme="majorHAnsi" w:hAnsiTheme="majorHAnsi"/>
          <w:b/>
        </w:rPr>
        <w:t>included studies classified as treatment and procedures interventions using the OMAHA category</w:t>
      </w:r>
    </w:p>
    <w:p w14:paraId="2ED29C42" w14:textId="5BA97B1C" w:rsidR="00514276" w:rsidRPr="007940E2" w:rsidRDefault="00514276" w:rsidP="00737743">
      <w:pPr>
        <w:outlineLvl w:val="0"/>
        <w:rPr>
          <w:rFonts w:asciiTheme="majorHAnsi" w:hAnsiTheme="majorHAnsi"/>
          <w:b/>
        </w:rPr>
      </w:pPr>
    </w:p>
    <w:p w14:paraId="60C159B4" w14:textId="77777777" w:rsidR="00380F02" w:rsidRDefault="00380F02"/>
    <w:tbl>
      <w:tblPr>
        <w:tblW w:w="0" w:type="auto"/>
        <w:tblInd w:w="-74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00"/>
        <w:gridCol w:w="1056"/>
        <w:gridCol w:w="1237"/>
        <w:gridCol w:w="1363"/>
        <w:gridCol w:w="1008"/>
        <w:gridCol w:w="857"/>
        <w:gridCol w:w="1367"/>
        <w:gridCol w:w="967"/>
        <w:gridCol w:w="741"/>
        <w:gridCol w:w="1229"/>
        <w:gridCol w:w="790"/>
        <w:gridCol w:w="981"/>
        <w:gridCol w:w="902"/>
        <w:gridCol w:w="661"/>
      </w:tblGrid>
      <w:tr w:rsidR="00051D5D" w:rsidRPr="00846725" w14:paraId="3FBF7EDC" w14:textId="77777777" w:rsidTr="00051D5D">
        <w:trPr>
          <w:trHeight w:val="560"/>
        </w:trPr>
        <w:tc>
          <w:tcPr>
            <w:tcW w:w="1000" w:type="dxa"/>
            <w:shd w:val="clear" w:color="auto" w:fill="auto"/>
          </w:tcPr>
          <w:p w14:paraId="266FA57E" w14:textId="12D21C41" w:rsidR="00051D5D" w:rsidRPr="00846725" w:rsidRDefault="00051D5D" w:rsidP="0021115B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Trial ID (Country)</w:t>
            </w:r>
          </w:p>
        </w:tc>
        <w:tc>
          <w:tcPr>
            <w:tcW w:w="1056" w:type="dxa"/>
          </w:tcPr>
          <w:p w14:paraId="242C9204" w14:textId="707DFEA0" w:rsidR="00051D5D" w:rsidRPr="00846725" w:rsidRDefault="00051D5D" w:rsidP="0021115B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Ai</w:t>
            </w: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m</w:t>
            </w:r>
          </w:p>
        </w:tc>
        <w:tc>
          <w:tcPr>
            <w:tcW w:w="1237" w:type="dxa"/>
            <w:shd w:val="clear" w:color="auto" w:fill="auto"/>
          </w:tcPr>
          <w:p w14:paraId="5CEA629E" w14:textId="1389CB89" w:rsidR="00051D5D" w:rsidRPr="00846725" w:rsidRDefault="00051D5D" w:rsidP="0021115B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Study design</w:t>
            </w:r>
          </w:p>
        </w:tc>
        <w:tc>
          <w:tcPr>
            <w:tcW w:w="1363" w:type="dxa"/>
            <w:shd w:val="clear" w:color="auto" w:fill="auto"/>
          </w:tcPr>
          <w:p w14:paraId="2852009E" w14:textId="2C9E2880" w:rsidR="00051D5D" w:rsidRPr="00846725" w:rsidRDefault="00051D5D" w:rsidP="0021115B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Participants (</w:t>
            </w: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Cancer</w:t>
            </w:r>
          </w:p>
          <w:p w14:paraId="26D625F6" w14:textId="4A849163" w:rsidR="00051D5D" w:rsidRPr="00846725" w:rsidRDefault="00051D5D" w:rsidP="0021115B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Trajectory</w:t>
            </w:r>
            <w:r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1008" w:type="dxa"/>
            <w:shd w:val="clear" w:color="auto" w:fill="auto"/>
          </w:tcPr>
          <w:p w14:paraId="007B0AB0" w14:textId="1154B40C" w:rsidR="00051D5D" w:rsidRPr="00846725" w:rsidRDefault="00051D5D" w:rsidP="0021115B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Comparison groups</w:t>
            </w:r>
          </w:p>
        </w:tc>
        <w:tc>
          <w:tcPr>
            <w:tcW w:w="857" w:type="dxa"/>
          </w:tcPr>
          <w:p w14:paraId="46331206" w14:textId="58422DC0" w:rsidR="00051D5D" w:rsidRPr="00846725" w:rsidRDefault="00051D5D" w:rsidP="0021115B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  <w:t>Name of intervention</w:t>
            </w:r>
          </w:p>
        </w:tc>
        <w:tc>
          <w:tcPr>
            <w:tcW w:w="1367" w:type="dxa"/>
            <w:shd w:val="clear" w:color="auto" w:fill="auto"/>
          </w:tcPr>
          <w:p w14:paraId="0B55BDE2" w14:textId="3155DE04" w:rsidR="00051D5D" w:rsidRPr="00846725" w:rsidRDefault="00051D5D" w:rsidP="0021115B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WHAT (procedures)</w:t>
            </w:r>
          </w:p>
        </w:tc>
        <w:tc>
          <w:tcPr>
            <w:tcW w:w="967" w:type="dxa"/>
          </w:tcPr>
          <w:p w14:paraId="10DF3AA0" w14:textId="77777777" w:rsidR="00051D5D" w:rsidRDefault="00051D5D" w:rsidP="00051D5D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Interventionist using </w:t>
            </w:r>
          </w:p>
          <w:p w14:paraId="5ED8D8C6" w14:textId="77777777" w:rsidR="00051D5D" w:rsidRDefault="00051D5D" w:rsidP="00051D5D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  <w:t>CANO definition</w:t>
            </w:r>
          </w:p>
          <w:p w14:paraId="40011D2A" w14:textId="77777777" w:rsidR="00051D5D" w:rsidRDefault="00051D5D" w:rsidP="00051D5D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  <w:p w14:paraId="1C3A0840" w14:textId="05C8AA0E" w:rsidR="00051D5D" w:rsidRPr="00846725" w:rsidRDefault="00051D5D" w:rsidP="00051D5D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  <w:t>(Nurse-led or Nurse-facilitated)</w:t>
            </w:r>
          </w:p>
        </w:tc>
        <w:tc>
          <w:tcPr>
            <w:tcW w:w="741" w:type="dxa"/>
            <w:shd w:val="clear" w:color="auto" w:fill="auto"/>
          </w:tcPr>
          <w:p w14:paraId="795B39C4" w14:textId="5264D5AC" w:rsidR="00051D5D" w:rsidRPr="00846725" w:rsidRDefault="00051D5D" w:rsidP="0021115B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HOW</w:t>
            </w:r>
          </w:p>
        </w:tc>
        <w:tc>
          <w:tcPr>
            <w:tcW w:w="1229" w:type="dxa"/>
            <w:shd w:val="clear" w:color="auto" w:fill="auto"/>
          </w:tcPr>
          <w:p w14:paraId="3BC40F16" w14:textId="01661290" w:rsidR="00051D5D" w:rsidRPr="00846725" w:rsidRDefault="00051D5D" w:rsidP="0021115B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WHERE</w:t>
            </w:r>
          </w:p>
        </w:tc>
        <w:tc>
          <w:tcPr>
            <w:tcW w:w="1771" w:type="dxa"/>
            <w:gridSpan w:val="2"/>
            <w:shd w:val="clear" w:color="auto" w:fill="auto"/>
          </w:tcPr>
          <w:p w14:paraId="31E9FC4B" w14:textId="7F82A42C" w:rsidR="00051D5D" w:rsidRPr="00846725" w:rsidRDefault="00051D5D" w:rsidP="0021115B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WHEN</w:t>
            </w:r>
          </w:p>
        </w:tc>
        <w:tc>
          <w:tcPr>
            <w:tcW w:w="1563" w:type="dxa"/>
            <w:gridSpan w:val="2"/>
            <w:shd w:val="clear" w:color="auto" w:fill="auto"/>
          </w:tcPr>
          <w:p w14:paraId="7A08D425" w14:textId="02AB7689" w:rsidR="00051D5D" w:rsidRPr="00846725" w:rsidRDefault="00051D5D" w:rsidP="0021115B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HOW MUCH</w:t>
            </w:r>
          </w:p>
        </w:tc>
      </w:tr>
      <w:tr w:rsidR="00051D5D" w:rsidRPr="00CE3D9E" w14:paraId="370D224F" w14:textId="77777777" w:rsidTr="00051D5D">
        <w:trPr>
          <w:trHeight w:val="560"/>
        </w:trPr>
        <w:tc>
          <w:tcPr>
            <w:tcW w:w="1000" w:type="dxa"/>
            <w:shd w:val="clear" w:color="auto" w:fill="auto"/>
            <w:vAlign w:val="center"/>
          </w:tcPr>
          <w:p w14:paraId="3DA0F550" w14:textId="3EA87CD4" w:rsidR="00051D5D" w:rsidRPr="00CE3D9E" w:rsidRDefault="00051D5D" w:rsidP="00846725">
            <w:pPr>
              <w:jc w:val="center"/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056" w:type="dxa"/>
            <w:vAlign w:val="center"/>
          </w:tcPr>
          <w:p w14:paraId="62EFC41E" w14:textId="1B16397F" w:rsidR="00051D5D" w:rsidRPr="00CE3D9E" w:rsidRDefault="00051D5D" w:rsidP="00846725">
            <w:pPr>
              <w:jc w:val="center"/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237" w:type="dxa"/>
            <w:shd w:val="clear" w:color="auto" w:fill="auto"/>
            <w:vAlign w:val="center"/>
          </w:tcPr>
          <w:p w14:paraId="2343ACBC" w14:textId="33E2B3BD" w:rsidR="00051D5D" w:rsidRPr="00CE3D9E" w:rsidRDefault="00051D5D" w:rsidP="00846725">
            <w:pPr>
              <w:jc w:val="center"/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363" w:type="dxa"/>
            <w:shd w:val="clear" w:color="auto" w:fill="auto"/>
            <w:vAlign w:val="center"/>
          </w:tcPr>
          <w:p w14:paraId="7646691B" w14:textId="6CE1F78C" w:rsidR="00051D5D" w:rsidRPr="00CE3D9E" w:rsidRDefault="00051D5D" w:rsidP="00846725">
            <w:pPr>
              <w:jc w:val="center"/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008" w:type="dxa"/>
            <w:shd w:val="clear" w:color="auto" w:fill="auto"/>
            <w:vAlign w:val="center"/>
          </w:tcPr>
          <w:p w14:paraId="063B3596" w14:textId="2158F5FF" w:rsidR="00051D5D" w:rsidRPr="00CE3D9E" w:rsidRDefault="00051D5D" w:rsidP="00846725">
            <w:pPr>
              <w:jc w:val="center"/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857" w:type="dxa"/>
          </w:tcPr>
          <w:p w14:paraId="3AE6A85E" w14:textId="77777777" w:rsidR="00051D5D" w:rsidRPr="00CE3D9E" w:rsidRDefault="00051D5D" w:rsidP="00846725">
            <w:pPr>
              <w:jc w:val="center"/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367" w:type="dxa"/>
            <w:shd w:val="clear" w:color="auto" w:fill="auto"/>
            <w:vAlign w:val="center"/>
          </w:tcPr>
          <w:p w14:paraId="288369E0" w14:textId="30475077" w:rsidR="00051D5D" w:rsidRPr="00CE3D9E" w:rsidRDefault="00051D5D" w:rsidP="00846725">
            <w:pPr>
              <w:jc w:val="center"/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967" w:type="dxa"/>
            <w:vAlign w:val="center"/>
          </w:tcPr>
          <w:p w14:paraId="0647A508" w14:textId="703C5A36" w:rsidR="00051D5D" w:rsidRPr="00CE3D9E" w:rsidRDefault="00051D5D" w:rsidP="00846725">
            <w:pPr>
              <w:jc w:val="center"/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741" w:type="dxa"/>
            <w:shd w:val="clear" w:color="auto" w:fill="auto"/>
            <w:vAlign w:val="center"/>
          </w:tcPr>
          <w:p w14:paraId="0592D8A9" w14:textId="7458081E" w:rsidR="00051D5D" w:rsidRPr="00CE3D9E" w:rsidRDefault="00051D5D" w:rsidP="00846725">
            <w:pPr>
              <w:jc w:val="center"/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229" w:type="dxa"/>
            <w:shd w:val="clear" w:color="auto" w:fill="auto"/>
            <w:vAlign w:val="center"/>
          </w:tcPr>
          <w:p w14:paraId="6D8E7A13" w14:textId="7389463A" w:rsidR="00051D5D" w:rsidRPr="00CE3D9E" w:rsidRDefault="00051D5D" w:rsidP="00846725">
            <w:pPr>
              <w:jc w:val="center"/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790" w:type="dxa"/>
            <w:shd w:val="clear" w:color="auto" w:fill="auto"/>
            <w:vAlign w:val="center"/>
          </w:tcPr>
          <w:p w14:paraId="0DEE0AF7" w14:textId="097507F9" w:rsidR="00051D5D" w:rsidRPr="00CE3D9E" w:rsidRDefault="00051D5D" w:rsidP="0021115B">
            <w:pPr>
              <w:jc w:val="center"/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</w:pPr>
            <w:r w:rsidRPr="00CE3D9E"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  <w:t xml:space="preserve">Frequency </w:t>
            </w:r>
          </w:p>
        </w:tc>
        <w:tc>
          <w:tcPr>
            <w:tcW w:w="981" w:type="dxa"/>
            <w:shd w:val="clear" w:color="auto" w:fill="auto"/>
            <w:vAlign w:val="center"/>
          </w:tcPr>
          <w:p w14:paraId="0027541E" w14:textId="053F3CAD" w:rsidR="00051D5D" w:rsidRPr="00CE3D9E" w:rsidRDefault="00051D5D" w:rsidP="0021115B">
            <w:pPr>
              <w:jc w:val="center"/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  <w:t>Time/session</w:t>
            </w:r>
          </w:p>
        </w:tc>
        <w:tc>
          <w:tcPr>
            <w:tcW w:w="902" w:type="dxa"/>
            <w:shd w:val="clear" w:color="auto" w:fill="auto"/>
            <w:vAlign w:val="center"/>
          </w:tcPr>
          <w:p w14:paraId="7FD2A0B7" w14:textId="0E3D6844" w:rsidR="00051D5D" w:rsidRPr="00CE3D9E" w:rsidRDefault="00051D5D" w:rsidP="0021115B">
            <w:pPr>
              <w:jc w:val="center"/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  <w:t>Intervention duration</w:t>
            </w:r>
          </w:p>
        </w:tc>
        <w:tc>
          <w:tcPr>
            <w:tcW w:w="661" w:type="dxa"/>
            <w:shd w:val="clear" w:color="auto" w:fill="auto"/>
            <w:vAlign w:val="center"/>
          </w:tcPr>
          <w:p w14:paraId="4E6C97EC" w14:textId="0337E5FF" w:rsidR="00051D5D" w:rsidRPr="00CE3D9E" w:rsidRDefault="00051D5D" w:rsidP="00846725">
            <w:pPr>
              <w:jc w:val="center"/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</w:pPr>
            <w:r w:rsidRPr="00CE3D9E"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  <w:t>Total dose</w:t>
            </w:r>
          </w:p>
        </w:tc>
      </w:tr>
      <w:tr w:rsidR="00051D5D" w:rsidRPr="00846725" w14:paraId="0731E92A" w14:textId="53F7BEEA" w:rsidTr="00051D5D">
        <w:trPr>
          <w:trHeight w:val="560"/>
        </w:trPr>
        <w:tc>
          <w:tcPr>
            <w:tcW w:w="1000" w:type="dxa"/>
            <w:shd w:val="clear" w:color="auto" w:fill="auto"/>
            <w:hideMark/>
          </w:tcPr>
          <w:p w14:paraId="3FF5242F" w14:textId="3E344DEA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Adamsen 2007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BZGFtc2VuPC9BdXRob3I+PFllYXI+MjAwOTwvWWVhcj48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BZGFtc2VuPC9BdXRob3I+PFllYXI+MjAwOTwvWWVhcj48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Adamsen et al., 2009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</w:p>
          <w:p w14:paraId="6466D426" w14:textId="3A79FAF0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Denmark)</w:t>
            </w:r>
          </w:p>
        </w:tc>
        <w:tc>
          <w:tcPr>
            <w:tcW w:w="1056" w:type="dxa"/>
          </w:tcPr>
          <w:p w14:paraId="1632102B" w14:textId="20D8F20B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ffect of group exercise in people undergoing chemotherapy</w:t>
            </w:r>
          </w:p>
        </w:tc>
        <w:tc>
          <w:tcPr>
            <w:tcW w:w="1237" w:type="dxa"/>
            <w:shd w:val="clear" w:color="auto" w:fill="auto"/>
            <w:hideMark/>
          </w:tcPr>
          <w:p w14:paraId="57E59AE2" w14:textId="2528285F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ISRCTN05322922)</w:t>
            </w:r>
          </w:p>
        </w:tc>
        <w:tc>
          <w:tcPr>
            <w:tcW w:w="1363" w:type="dxa"/>
            <w:shd w:val="clear" w:color="auto" w:fill="auto"/>
            <w:hideMark/>
          </w:tcPr>
          <w:p w14:paraId="1E73AB37" w14:textId="6EF6D09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69 adults (Multiple, TX)</w:t>
            </w:r>
          </w:p>
        </w:tc>
        <w:tc>
          <w:tcPr>
            <w:tcW w:w="1008" w:type="dxa"/>
            <w:shd w:val="clear" w:color="auto" w:fill="auto"/>
            <w:hideMark/>
          </w:tcPr>
          <w:p w14:paraId="60E828C1" w14:textId="1DE75103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857" w:type="dxa"/>
          </w:tcPr>
          <w:p w14:paraId="53278723" w14:textId="1440A49C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xercise</w:t>
            </w:r>
          </w:p>
        </w:tc>
        <w:tc>
          <w:tcPr>
            <w:tcW w:w="1367" w:type="dxa"/>
            <w:shd w:val="clear" w:color="auto" w:fill="auto"/>
            <w:hideMark/>
          </w:tcPr>
          <w:p w14:paraId="457050CD" w14:textId="3DD5EE66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Multimodal high intensity exercise</w:t>
            </w:r>
          </w:p>
        </w:tc>
        <w:tc>
          <w:tcPr>
            <w:tcW w:w="967" w:type="dxa"/>
          </w:tcPr>
          <w:p w14:paraId="7E308DBC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*</w:t>
            </w:r>
          </w:p>
          <w:p w14:paraId="27BA5D69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5AD31FD9" w14:textId="339E3F3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F)</w:t>
            </w:r>
          </w:p>
        </w:tc>
        <w:tc>
          <w:tcPr>
            <w:tcW w:w="741" w:type="dxa"/>
            <w:shd w:val="clear" w:color="auto" w:fill="auto"/>
            <w:hideMark/>
          </w:tcPr>
          <w:p w14:paraId="1BB54913" w14:textId="39F5E5B8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Group, F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</w:p>
        </w:tc>
        <w:tc>
          <w:tcPr>
            <w:tcW w:w="1229" w:type="dxa"/>
            <w:shd w:val="clear" w:color="auto" w:fill="auto"/>
            <w:hideMark/>
          </w:tcPr>
          <w:p w14:paraId="14C1226D" w14:textId="7777777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niversity hospital</w:t>
            </w:r>
          </w:p>
        </w:tc>
        <w:tc>
          <w:tcPr>
            <w:tcW w:w="790" w:type="dxa"/>
            <w:shd w:val="clear" w:color="auto" w:fill="auto"/>
            <w:hideMark/>
          </w:tcPr>
          <w:p w14:paraId="57F4CAEA" w14:textId="74CBCEFB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4 sessions</w:t>
            </w:r>
          </w:p>
        </w:tc>
        <w:tc>
          <w:tcPr>
            <w:tcW w:w="981" w:type="dxa"/>
            <w:shd w:val="clear" w:color="auto" w:fill="auto"/>
          </w:tcPr>
          <w:p w14:paraId="50527A7D" w14:textId="22997F73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9 hours</w:t>
            </w:r>
          </w:p>
        </w:tc>
        <w:tc>
          <w:tcPr>
            <w:tcW w:w="902" w:type="dxa"/>
            <w:shd w:val="clear" w:color="auto" w:fill="auto"/>
          </w:tcPr>
          <w:p w14:paraId="7B038FBA" w14:textId="293BB17D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6 weeks</w:t>
            </w:r>
          </w:p>
        </w:tc>
        <w:tc>
          <w:tcPr>
            <w:tcW w:w="661" w:type="dxa"/>
            <w:shd w:val="clear" w:color="auto" w:fill="auto"/>
          </w:tcPr>
          <w:p w14:paraId="62640620" w14:textId="75BB358B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54 hours</w:t>
            </w:r>
          </w:p>
        </w:tc>
      </w:tr>
      <w:tr w:rsidR="00051D5D" w:rsidRPr="00846725" w14:paraId="4B88764D" w14:textId="324BE1C7" w:rsidTr="00051D5D">
        <w:trPr>
          <w:trHeight w:val="560"/>
        </w:trPr>
        <w:tc>
          <w:tcPr>
            <w:tcW w:w="1000" w:type="dxa"/>
            <w:shd w:val="clear" w:color="auto" w:fill="auto"/>
            <w:hideMark/>
          </w:tcPr>
          <w:p w14:paraId="20CAA0AA" w14:textId="61B75E1F" w:rsidR="00051D5D" w:rsidRPr="00846725" w:rsidRDefault="00051D5D" w:rsidP="00A77F37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Boland 2003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&lt;EndNote&gt;&lt;Cite&gt;&lt;Author&gt;Boland&lt;/Author&gt;&lt;Year&gt;2003&lt;/Year&gt;&lt;RecNum&gt;15622&lt;/RecNum&gt;&lt;DisplayText&gt;(Boland et al., 2003)&lt;/DisplayText&gt;&lt;record&gt;&lt;rec-number&gt;15622&lt;/rec-number&gt;&lt;foreign-keys&gt;&lt;key app="EN" db-id="wtp9xadpcwzwzqet95bvw2rlzar5z9rwr2zw" timestamp="1463665979"&gt;15622&lt;/key&gt;&lt;/foreign-keys&gt;&lt;ref-type name="Journal Article"&gt;17&lt;/ref-type&gt;&lt;contributors&gt;&lt;authors&gt;&lt;author&gt;Boland, A.&lt;/author&gt;&lt;author&gt;Haycox, A.&lt;/author&gt;&lt;author&gt;Bagust, A.&lt;/author&gt;&lt;author&gt;Fitzsimmons, L.&lt;/author&gt;&lt;/authors&gt;&lt;/contributors&gt;&lt;auth-address&gt;Prescribing Research Group, Department of Pharmacology and Therapeutics, University of Liverpool, UK&lt;/auth-address&gt;&lt;titles&gt;&lt;title&gt;A randomised controlled trial to evaluate the clinical and cost-effectiveness of Hickman line insertions in adult cancer patients by nurses&lt;/title&gt;&lt;secondary-title&gt;Health Technology Assessment&lt;/secondary-title&gt;&lt;/titles&gt;&lt;periodical&gt;&lt;full-title&gt;Health Technology Assessment&lt;/full-title&gt;&lt;/periodical&gt;&lt;pages&gt;iii-99 107p&lt;/pages&gt;&lt;volume&gt;7&lt;/volume&gt;&lt;number&gt;14&lt;/number&gt;&lt;keywords&gt;&lt;keyword&gt;Catheterization -- Methods&lt;/keyword&gt;&lt;keyword&gt;Central Venous Catheters&lt;/keyword&gt;&lt;keyword&gt;Oncologic Nursing&lt;/keyword&gt;&lt;keyword&gt;Cancer Patients&lt;/keyword&gt;&lt;keyword&gt;Catheterization -- Economics&lt;/keyword&gt;&lt;keyword&gt;Clinical Trials&lt;/keyword&gt;&lt;keyword&gt;Cost Benefit Analysis&lt;/keyword&gt;&lt;keyword&gt;England&lt;/keyword&gt;&lt;keyword&gt;Fluoroscopy&lt;/keyword&gt;&lt;keyword&gt;Patient Satisfaction&lt;/keyword&gt;&lt;keyword&gt;Skill Acquisition&lt;/keyword&gt;&lt;keyword&gt;Human&lt;/keyword&gt;&lt;/keywords&gt;&lt;dates&gt;&lt;year&gt;2003&lt;/year&gt;&lt;/dates&gt;&lt;publisher&gt;NIHR Journals Library&lt;/publisher&gt;&lt;isbn&gt;1366-5278&lt;/isbn&gt;&lt;accession-num&gt;106717857. Language: English. Entry Date: 20040213. Revision Date: 20150711. Publication Type: Journal Article&lt;/accession-num&gt;&lt;urls&gt;&lt;related-urls&gt;&lt;url&gt;http://search.ebscohost.com/login.aspx?direct=true&amp;amp;db=rzh&amp;amp;AN=106717857&amp;amp;site=ehost-live&lt;/url&gt;&lt;/related-urls&gt;&lt;/urls&gt;&lt;remote-database-name&gt;rzh&lt;/remote-database-name&gt;&lt;remote-database-provider&gt;EBSCOhost&lt;/remote-database-provider&gt;&lt;/record&gt;&lt;/Cite&gt;&lt;/EndNote&gt;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Boland et al., 2003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(UK)</w:t>
            </w:r>
          </w:p>
        </w:tc>
        <w:tc>
          <w:tcPr>
            <w:tcW w:w="1056" w:type="dxa"/>
          </w:tcPr>
          <w:p w14:paraId="1AC15BD8" w14:textId="2CDAA2F8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linical and cost effectiveness of two methods of Hickman line insertion</w:t>
            </w:r>
          </w:p>
        </w:tc>
        <w:tc>
          <w:tcPr>
            <w:tcW w:w="1237" w:type="dxa"/>
            <w:shd w:val="clear" w:color="auto" w:fill="auto"/>
            <w:hideMark/>
          </w:tcPr>
          <w:p w14:paraId="18825A46" w14:textId="10984A54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1363" w:type="dxa"/>
            <w:shd w:val="clear" w:color="auto" w:fill="auto"/>
            <w:hideMark/>
          </w:tcPr>
          <w:p w14:paraId="5BCDF1F7" w14:textId="43F6D283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470 adults (Multiple,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X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1008" w:type="dxa"/>
            <w:shd w:val="clear" w:color="auto" w:fill="auto"/>
            <w:hideMark/>
          </w:tcPr>
          <w:p w14:paraId="769AE2E2" w14:textId="09AE9E4D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B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edside (blind) approach to Hickman line insertion </w:t>
            </w:r>
          </w:p>
        </w:tc>
        <w:tc>
          <w:tcPr>
            <w:tcW w:w="857" w:type="dxa"/>
          </w:tcPr>
          <w:p w14:paraId="5077A196" w14:textId="39FCD304" w:rsidR="00051D5D" w:rsidRPr="00846725" w:rsidRDefault="00051D5D" w:rsidP="00C91CE2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Image-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guided approach to Hickman line insertion</w:t>
            </w:r>
          </w:p>
        </w:tc>
        <w:tc>
          <w:tcPr>
            <w:tcW w:w="1367" w:type="dxa"/>
            <w:shd w:val="clear" w:color="auto" w:fill="auto"/>
            <w:hideMark/>
          </w:tcPr>
          <w:p w14:paraId="2EFEFF46" w14:textId="2E781984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Venipuncture of the subclavian vein and insertion of Hickman line</w:t>
            </w:r>
          </w:p>
        </w:tc>
        <w:tc>
          <w:tcPr>
            <w:tcW w:w="967" w:type="dxa"/>
          </w:tcPr>
          <w:p w14:paraId="58EBF20D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</w:t>
            </w:r>
          </w:p>
          <w:p w14:paraId="6EB1CB17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04AF3B7F" w14:textId="35C9208D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741" w:type="dxa"/>
            <w:shd w:val="clear" w:color="auto" w:fill="auto"/>
            <w:hideMark/>
          </w:tcPr>
          <w:p w14:paraId="762827FA" w14:textId="2519880F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</w:p>
        </w:tc>
        <w:tc>
          <w:tcPr>
            <w:tcW w:w="1229" w:type="dxa"/>
            <w:shd w:val="clear" w:color="auto" w:fill="auto"/>
            <w:hideMark/>
          </w:tcPr>
          <w:p w14:paraId="7D92A5B1" w14:textId="7777777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ute cancer centre</w:t>
            </w:r>
          </w:p>
        </w:tc>
        <w:tc>
          <w:tcPr>
            <w:tcW w:w="790" w:type="dxa"/>
            <w:shd w:val="clear" w:color="auto" w:fill="auto"/>
            <w:hideMark/>
          </w:tcPr>
          <w:p w14:paraId="7F8E7B3D" w14:textId="47986A52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 session</w:t>
            </w:r>
          </w:p>
        </w:tc>
        <w:tc>
          <w:tcPr>
            <w:tcW w:w="981" w:type="dxa"/>
            <w:shd w:val="clear" w:color="auto" w:fill="auto"/>
          </w:tcPr>
          <w:p w14:paraId="7DEB6B83" w14:textId="3D339D16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R</w:t>
            </w:r>
          </w:p>
        </w:tc>
        <w:tc>
          <w:tcPr>
            <w:tcW w:w="902" w:type="dxa"/>
            <w:shd w:val="clear" w:color="auto" w:fill="auto"/>
          </w:tcPr>
          <w:p w14:paraId="5F42BCD6" w14:textId="36D3BC7E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A</w:t>
            </w:r>
          </w:p>
        </w:tc>
        <w:tc>
          <w:tcPr>
            <w:tcW w:w="661" w:type="dxa"/>
            <w:shd w:val="clear" w:color="auto" w:fill="auto"/>
          </w:tcPr>
          <w:p w14:paraId="24215534" w14:textId="57BDB14F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</w:tc>
      </w:tr>
      <w:tr w:rsidR="00051D5D" w:rsidRPr="00846725" w14:paraId="3B5B1E0C" w14:textId="2DCE716D" w:rsidTr="00051D5D">
        <w:trPr>
          <w:trHeight w:val="560"/>
        </w:trPr>
        <w:tc>
          <w:tcPr>
            <w:tcW w:w="1000" w:type="dxa"/>
            <w:shd w:val="clear" w:color="auto" w:fill="auto"/>
            <w:hideMark/>
          </w:tcPr>
          <w:p w14:paraId="4D2F4F99" w14:textId="5609CC59" w:rsidR="00051D5D" w:rsidRPr="00846725" w:rsidRDefault="00051D5D" w:rsidP="00A77F37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Celebioglu 2015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&lt;EndNote&gt;&lt;Cite&gt;&lt;Author&gt;Celebioglu&lt;/Author&gt;&lt;Year&gt;2015&lt;/Year&gt;&lt;RecNum&gt;16242&lt;/RecNum&gt;&lt;DisplayText&gt;(Celebioglu et al., 2015)&lt;/DisplayText&gt;&lt;record&gt;&lt;rec-number&gt;16242&lt;/rec-number&gt;&lt;foreign-keys&gt;&lt;key app="EN" db-id="wtp9xadpcwzwzqet95bvw2rlzar5z9rwr2zw" timestamp="1463665980"&gt;16242&lt;/key&gt;&lt;/foreign-keys&gt;&lt;ref-type name="Journal Article"&gt;17&lt;/ref-type&gt;&lt;contributors&gt;&lt;authors&gt;&lt;author&gt;Celebioglu, A.&lt;/author&gt;&lt;author&gt;Gurol, A.&lt;/author&gt;&lt;author&gt;Yildirim, Z. K.&lt;/author&gt;&lt;author&gt;Buyukavci, M.&lt;/author&gt;&lt;/authors&gt;&lt;/contributors&gt;&lt;auth-address&gt;Department of Pediatric Nursing, Faculty of Health Science, Ataturk University, Erzurum, Turkey.&amp;#xD;Health Services Vocational School, Ataturk University, Erzurum, Turkey.&amp;#xD;Division of Pediatric Oncology, Faculty of Medicine, Ataturk University, Erzurum, Turkey.&lt;/auth-address&gt;&lt;titles&gt;&lt;title&gt;Effects of massage therapy on pain and anxiety arising from intrathecal therapy or bone marrow aspiration in children with cancer&lt;/title&gt;&lt;secondary-title&gt;Int J Nurs Pract&lt;/secondary-title&gt;&lt;/titles&gt;&lt;pages&gt;797-804&lt;/pages&gt;&lt;volume&gt;21&lt;/volume&gt;&lt;number&gt;6&lt;/number&gt;&lt;keywords&gt;&lt;keyword&gt;anxiety&lt;/keyword&gt;&lt;keyword&gt;children&lt;/keyword&gt;&lt;keyword&gt;massage&lt;/keyword&gt;&lt;keyword&gt;nursing&lt;/keyword&gt;&lt;keyword&gt;oncology&lt;/keyword&gt;&lt;keyword&gt;pain&lt;/keyword&gt;&lt;/keywords&gt;&lt;dates&gt;&lt;year&gt;2015&lt;/year&gt;&lt;pub-dates&gt;&lt;date&gt;Dec&lt;/date&gt;&lt;/pub-dates&gt;&lt;/dates&gt;&lt;pub-location&gt;Malden, Massachusetts&lt;/pub-location&gt;&lt;publisher&gt;Wiley-Blackwell&lt;/publisher&gt;&lt;isbn&gt;1440-172X (Electronic)&amp;#xD;1322-7114 (Linking)&lt;/isbn&gt;&lt;accession-num&gt;24689780&lt;/accession-num&gt;&lt;urls&gt;&lt;related-urls&gt;&lt;url&gt;http://www.ncbi.nlm.nih.gov/pubmed/24689780&lt;/url&gt;&lt;url&gt;http://onlinelibrary.wiley.com/doi/10.1111/ijn.12298/abstract&lt;/url&gt;&lt;/related-urls&gt;&lt;/urls&gt;&lt;electronic-resource-num&gt;10.1111/ijn.12298&lt;/electronic-resource-num&gt;&lt;remote-database-name&gt;rzh&lt;/remote-database-name&gt;&lt;remote-database-provider&gt;EBSCOhost&lt;/remote-database-provider&gt;&lt;/record&gt;&lt;/Cite&gt;&lt;/EndNote&gt;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Celebioglu et al., 2015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(Turkey) </w:t>
            </w:r>
          </w:p>
        </w:tc>
        <w:tc>
          <w:tcPr>
            <w:tcW w:w="1056" w:type="dxa"/>
          </w:tcPr>
          <w:p w14:paraId="54321D46" w14:textId="58B933D8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ffect of massage therapy on pain and anxiety</w:t>
            </w:r>
          </w:p>
        </w:tc>
        <w:tc>
          <w:tcPr>
            <w:tcW w:w="1237" w:type="dxa"/>
            <w:shd w:val="clear" w:color="auto" w:fill="auto"/>
            <w:hideMark/>
          </w:tcPr>
          <w:p w14:paraId="2B0D8271" w14:textId="65ED3939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2 groups,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BA (NR)</w:t>
            </w:r>
          </w:p>
        </w:tc>
        <w:tc>
          <w:tcPr>
            <w:tcW w:w="1363" w:type="dxa"/>
            <w:shd w:val="clear" w:color="auto" w:fill="auto"/>
            <w:hideMark/>
          </w:tcPr>
          <w:p w14:paraId="5BCF223D" w14:textId="346152E8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5 children</w:t>
            </w:r>
          </w:p>
          <w:p w14:paraId="4051E512" w14:textId="67084974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(Lymphoma,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X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1008" w:type="dxa"/>
            <w:shd w:val="clear" w:color="auto" w:fill="auto"/>
            <w:hideMark/>
          </w:tcPr>
          <w:p w14:paraId="1B50B95B" w14:textId="57AE908D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857" w:type="dxa"/>
          </w:tcPr>
          <w:p w14:paraId="5664E234" w14:textId="4CFB1702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M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ssage therapy</w:t>
            </w:r>
          </w:p>
        </w:tc>
        <w:tc>
          <w:tcPr>
            <w:tcW w:w="1367" w:type="dxa"/>
            <w:shd w:val="clear" w:color="auto" w:fill="auto"/>
            <w:hideMark/>
          </w:tcPr>
          <w:p w14:paraId="02E391FB" w14:textId="187EE005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IT or BMA procedure performed after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massage therapy</w:t>
            </w:r>
          </w:p>
        </w:tc>
        <w:tc>
          <w:tcPr>
            <w:tcW w:w="967" w:type="dxa"/>
          </w:tcPr>
          <w:p w14:paraId="7FF289F9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*</w:t>
            </w:r>
          </w:p>
          <w:p w14:paraId="16A423F9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3E0749E5" w14:textId="3204CD84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741" w:type="dxa"/>
            <w:shd w:val="clear" w:color="auto" w:fill="auto"/>
            <w:hideMark/>
          </w:tcPr>
          <w:p w14:paraId="333005B8" w14:textId="0E4829E8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F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</w:p>
        </w:tc>
        <w:tc>
          <w:tcPr>
            <w:tcW w:w="1229" w:type="dxa"/>
            <w:shd w:val="clear" w:color="auto" w:fill="auto"/>
            <w:noWrap/>
            <w:hideMark/>
          </w:tcPr>
          <w:p w14:paraId="54582AA6" w14:textId="7777777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Inpatient, Hospital</w:t>
            </w:r>
          </w:p>
        </w:tc>
        <w:tc>
          <w:tcPr>
            <w:tcW w:w="790" w:type="dxa"/>
            <w:shd w:val="clear" w:color="auto" w:fill="auto"/>
            <w:hideMark/>
          </w:tcPr>
          <w:p w14:paraId="5D0F793E" w14:textId="4F19515E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 session</w:t>
            </w:r>
          </w:p>
        </w:tc>
        <w:tc>
          <w:tcPr>
            <w:tcW w:w="981" w:type="dxa"/>
            <w:shd w:val="clear" w:color="auto" w:fill="auto"/>
          </w:tcPr>
          <w:p w14:paraId="55691518" w14:textId="30C98910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0-15 mins</w:t>
            </w:r>
          </w:p>
        </w:tc>
        <w:tc>
          <w:tcPr>
            <w:tcW w:w="902" w:type="dxa"/>
            <w:shd w:val="clear" w:color="auto" w:fill="auto"/>
          </w:tcPr>
          <w:p w14:paraId="617F7D5D" w14:textId="5CAA66F2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A</w:t>
            </w:r>
          </w:p>
        </w:tc>
        <w:tc>
          <w:tcPr>
            <w:tcW w:w="661" w:type="dxa"/>
            <w:shd w:val="clear" w:color="auto" w:fill="auto"/>
          </w:tcPr>
          <w:p w14:paraId="63E22BA7" w14:textId="4316DFCA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0-15 mins</w:t>
            </w:r>
          </w:p>
        </w:tc>
      </w:tr>
      <w:tr w:rsidR="00051D5D" w:rsidRPr="00846725" w14:paraId="79A74207" w14:textId="76B18353" w:rsidTr="00051D5D">
        <w:trPr>
          <w:trHeight w:val="560"/>
        </w:trPr>
        <w:tc>
          <w:tcPr>
            <w:tcW w:w="1000" w:type="dxa"/>
            <w:shd w:val="clear" w:color="auto" w:fill="auto"/>
            <w:hideMark/>
          </w:tcPr>
          <w:p w14:paraId="319C9484" w14:textId="6080178E" w:rsidR="00051D5D" w:rsidRPr="00846725" w:rsidRDefault="00051D5D" w:rsidP="00A77F37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Du Pen 2000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EdSBQZW48L0F1dGhvcj48WWVhcj4yMDAwPC9ZZWFyPjxS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EdSBQZW48L0F1dGhvcj48WWVhcj4yMDAwPC9ZZWFyPjxS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Du Pen et al., 2000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USA)</w:t>
            </w:r>
          </w:p>
        </w:tc>
        <w:tc>
          <w:tcPr>
            <w:tcW w:w="1056" w:type="dxa"/>
          </w:tcPr>
          <w:p w14:paraId="260CD673" w14:textId="5EA41FF2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ducational intervention aimed at reducing cancer pain</w:t>
            </w:r>
          </w:p>
        </w:tc>
        <w:tc>
          <w:tcPr>
            <w:tcW w:w="1237" w:type="dxa"/>
            <w:shd w:val="clear" w:color="auto" w:fill="auto"/>
            <w:hideMark/>
          </w:tcPr>
          <w:p w14:paraId="5EFA63D8" w14:textId="260CDF1C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1363" w:type="dxa"/>
            <w:shd w:val="clear" w:color="auto" w:fill="auto"/>
            <w:hideMark/>
          </w:tcPr>
          <w:p w14:paraId="46D531C8" w14:textId="642B2A72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HCP and 105 adult patients (Multiple,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X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1008" w:type="dxa"/>
            <w:shd w:val="clear" w:color="auto" w:fill="auto"/>
            <w:hideMark/>
          </w:tcPr>
          <w:p w14:paraId="644036FB" w14:textId="51402E2A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o algorithm trained practitioners</w:t>
            </w:r>
          </w:p>
        </w:tc>
        <w:tc>
          <w:tcPr>
            <w:tcW w:w="857" w:type="dxa"/>
          </w:tcPr>
          <w:p w14:paraId="6FAE2200" w14:textId="2D689BB0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lgorithm trained practitioners</w:t>
            </w:r>
          </w:p>
        </w:tc>
        <w:tc>
          <w:tcPr>
            <w:tcW w:w="1367" w:type="dxa"/>
            <w:shd w:val="clear" w:color="auto" w:fill="auto"/>
            <w:hideMark/>
          </w:tcPr>
          <w:p w14:paraId="0E8A3A1E" w14:textId="7746BC2E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raining on a d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ecision-tree model for pain treatment </w:t>
            </w:r>
          </w:p>
        </w:tc>
        <w:tc>
          <w:tcPr>
            <w:tcW w:w="967" w:type="dxa"/>
          </w:tcPr>
          <w:p w14:paraId="7D4D146B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</w:t>
            </w:r>
          </w:p>
          <w:p w14:paraId="11155A6A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07527308" w14:textId="069A9834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F)</w:t>
            </w:r>
          </w:p>
        </w:tc>
        <w:tc>
          <w:tcPr>
            <w:tcW w:w="741" w:type="dxa"/>
            <w:shd w:val="clear" w:color="auto" w:fill="auto"/>
            <w:hideMark/>
          </w:tcPr>
          <w:p w14:paraId="7BCD6915" w14:textId="583C8D7D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Group, Face-to-face</w:t>
            </w:r>
          </w:p>
        </w:tc>
        <w:tc>
          <w:tcPr>
            <w:tcW w:w="1229" w:type="dxa"/>
            <w:shd w:val="clear" w:color="auto" w:fill="auto"/>
            <w:hideMark/>
          </w:tcPr>
          <w:p w14:paraId="12455241" w14:textId="79F86F06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Multiple settings in community and hospital</w:t>
            </w:r>
          </w:p>
        </w:tc>
        <w:tc>
          <w:tcPr>
            <w:tcW w:w="790" w:type="dxa"/>
            <w:shd w:val="clear" w:color="auto" w:fill="auto"/>
            <w:hideMark/>
          </w:tcPr>
          <w:p w14:paraId="0E2F94EF" w14:textId="5C7F91E6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 session</w:t>
            </w:r>
          </w:p>
        </w:tc>
        <w:tc>
          <w:tcPr>
            <w:tcW w:w="981" w:type="dxa"/>
            <w:shd w:val="clear" w:color="auto" w:fill="auto"/>
          </w:tcPr>
          <w:p w14:paraId="08713267" w14:textId="250D0883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5 hours</w:t>
            </w:r>
          </w:p>
        </w:tc>
        <w:tc>
          <w:tcPr>
            <w:tcW w:w="902" w:type="dxa"/>
            <w:shd w:val="clear" w:color="auto" w:fill="auto"/>
          </w:tcPr>
          <w:p w14:paraId="588533CF" w14:textId="72D6F535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A</w:t>
            </w:r>
          </w:p>
        </w:tc>
        <w:tc>
          <w:tcPr>
            <w:tcW w:w="661" w:type="dxa"/>
            <w:shd w:val="clear" w:color="auto" w:fill="auto"/>
          </w:tcPr>
          <w:p w14:paraId="1308094E" w14:textId="73F2FD0B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5 hours</w:t>
            </w:r>
          </w:p>
        </w:tc>
      </w:tr>
      <w:tr w:rsidR="00051D5D" w:rsidRPr="007B70CF" w14:paraId="7585CC94" w14:textId="3659BC72" w:rsidTr="00051D5D">
        <w:trPr>
          <w:trHeight w:val="560"/>
        </w:trPr>
        <w:tc>
          <w:tcPr>
            <w:tcW w:w="1000" w:type="dxa"/>
            <w:shd w:val="clear" w:color="auto" w:fill="auto"/>
            <w:hideMark/>
          </w:tcPr>
          <w:p w14:paraId="209CF19E" w14:textId="329D4383" w:rsidR="00051D5D" w:rsidRPr="007B70CF" w:rsidRDefault="00051D5D" w:rsidP="00A77F37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7B70C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 xml:space="preserve">Glazener 2011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HbGF6ZW5lcjwvQXV0aG9yPjxZZWFyPjIwMTE8L1llYXI+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HbGF6ZW5lcjwvQXV0aG9yPjxZZWFyPjIwMTE8L1llYXI+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Glazener, 2011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7B70C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UK)</w:t>
            </w:r>
          </w:p>
        </w:tc>
        <w:tc>
          <w:tcPr>
            <w:tcW w:w="1056" w:type="dxa"/>
          </w:tcPr>
          <w:p w14:paraId="6E100642" w14:textId="0E883EB0" w:rsidR="00051D5D" w:rsidRPr="007B70CF" w:rsidRDefault="00051D5D" w:rsidP="0021115B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16"/>
                <w:szCs w:val="16"/>
              </w:rPr>
            </w:pPr>
            <w:r w:rsidRPr="007B70CF">
              <w:rPr>
                <w:rFonts w:asciiTheme="majorHAnsi" w:hAnsiTheme="majorHAnsi" w:cs="Times New Roman"/>
                <w:sz w:val="16"/>
                <w:szCs w:val="16"/>
              </w:rPr>
              <w:t>Clinical effectiveness</w:t>
            </w:r>
          </w:p>
          <w:p w14:paraId="6CAA4F74" w14:textId="12632EA7" w:rsidR="00051D5D" w:rsidRPr="007B70CF" w:rsidRDefault="00051D5D" w:rsidP="0021115B">
            <w:pPr>
              <w:widowControl w:val="0"/>
              <w:autoSpaceDE w:val="0"/>
              <w:autoSpaceDN w:val="0"/>
              <w:adjustRightInd w:val="0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7B70CF">
              <w:rPr>
                <w:rFonts w:asciiTheme="majorHAnsi" w:hAnsiTheme="majorHAnsi" w:cs="Times New Roman"/>
                <w:sz w:val="16"/>
                <w:szCs w:val="16"/>
              </w:rPr>
              <w:t xml:space="preserve">and cost-effectiveness of </w:t>
            </w:r>
            <w:r>
              <w:rPr>
                <w:rFonts w:asciiTheme="majorHAnsi" w:hAnsiTheme="majorHAnsi" w:cs="Times New Roman"/>
                <w:sz w:val="16"/>
                <w:szCs w:val="16"/>
              </w:rPr>
              <w:t>PFMT</w:t>
            </w:r>
            <w:r w:rsidRPr="007B70CF">
              <w:rPr>
                <w:rFonts w:asciiTheme="majorHAnsi" w:hAnsiTheme="majorHAnsi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1237" w:type="dxa"/>
            <w:shd w:val="clear" w:color="auto" w:fill="auto"/>
            <w:hideMark/>
          </w:tcPr>
          <w:p w14:paraId="3FEE039B" w14:textId="558BBBA3" w:rsidR="00051D5D" w:rsidRPr="007B70CF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7B70C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 parallel RCT (Radical RCT and TURP RCT) (ISRCTN87696430)</w:t>
            </w:r>
          </w:p>
        </w:tc>
        <w:tc>
          <w:tcPr>
            <w:tcW w:w="1363" w:type="dxa"/>
            <w:shd w:val="clear" w:color="auto" w:fill="auto"/>
            <w:hideMark/>
          </w:tcPr>
          <w:p w14:paraId="290D168B" w14:textId="79060158" w:rsidR="00051D5D" w:rsidRPr="007B70CF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7B70C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411 adults (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rostate, </w:t>
            </w:r>
            <w:r w:rsidRPr="007B70C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X)</w:t>
            </w:r>
          </w:p>
        </w:tc>
        <w:tc>
          <w:tcPr>
            <w:tcW w:w="1008" w:type="dxa"/>
            <w:shd w:val="clear" w:color="auto" w:fill="auto"/>
            <w:hideMark/>
          </w:tcPr>
          <w:p w14:paraId="3A7C9BBB" w14:textId="54805C6A" w:rsidR="00051D5D" w:rsidRPr="007B70CF" w:rsidRDefault="00051D5D" w:rsidP="00F02C35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857" w:type="dxa"/>
          </w:tcPr>
          <w:p w14:paraId="4040605B" w14:textId="62D23734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7B70C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adical intervention therapy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OR </w:t>
            </w:r>
          </w:p>
          <w:p w14:paraId="778F666E" w14:textId="5B663B3A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7B70C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URP intervention therap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y</w:t>
            </w:r>
          </w:p>
        </w:tc>
        <w:tc>
          <w:tcPr>
            <w:tcW w:w="1367" w:type="dxa"/>
            <w:shd w:val="clear" w:color="auto" w:fill="auto"/>
            <w:hideMark/>
          </w:tcPr>
          <w:p w14:paraId="596F37FD" w14:textId="065B4C6B" w:rsidR="00051D5D" w:rsidRPr="007B70CF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ssessment, PFMT training, s</w:t>
            </w:r>
            <w:r w:rsidRPr="007B70C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elf management, lifestyle advice and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BF</w:t>
            </w:r>
            <w:r w:rsidRPr="007B70C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training</w:t>
            </w:r>
          </w:p>
        </w:tc>
        <w:tc>
          <w:tcPr>
            <w:tcW w:w="967" w:type="dxa"/>
          </w:tcPr>
          <w:p w14:paraId="73CDC2F4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7B70C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*</w:t>
            </w:r>
          </w:p>
          <w:p w14:paraId="37BCF018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6934AE30" w14:textId="6653A075" w:rsidR="00051D5D" w:rsidRPr="007B70CF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F)</w:t>
            </w:r>
          </w:p>
        </w:tc>
        <w:tc>
          <w:tcPr>
            <w:tcW w:w="741" w:type="dxa"/>
            <w:shd w:val="clear" w:color="auto" w:fill="auto"/>
            <w:hideMark/>
          </w:tcPr>
          <w:p w14:paraId="5CC05E68" w14:textId="3ED15B02" w:rsidR="00051D5D" w:rsidRPr="007B70CF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7B70C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ace-to-face</w:t>
            </w:r>
          </w:p>
        </w:tc>
        <w:tc>
          <w:tcPr>
            <w:tcW w:w="1229" w:type="dxa"/>
            <w:shd w:val="clear" w:color="auto" w:fill="auto"/>
            <w:hideMark/>
          </w:tcPr>
          <w:p w14:paraId="5AF2A2BB" w14:textId="77777777" w:rsidR="00051D5D" w:rsidRPr="007B70CF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7B70C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spital and home</w:t>
            </w:r>
          </w:p>
        </w:tc>
        <w:tc>
          <w:tcPr>
            <w:tcW w:w="790" w:type="dxa"/>
            <w:shd w:val="clear" w:color="auto" w:fill="auto"/>
            <w:hideMark/>
          </w:tcPr>
          <w:p w14:paraId="1D351514" w14:textId="74DB2B52" w:rsidR="00051D5D" w:rsidRPr="00A450C2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4 </w:t>
            </w:r>
            <w:r w:rsidRPr="00A450C2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ession</w:t>
            </w:r>
          </w:p>
        </w:tc>
        <w:tc>
          <w:tcPr>
            <w:tcW w:w="981" w:type="dxa"/>
            <w:shd w:val="clear" w:color="auto" w:fill="auto"/>
          </w:tcPr>
          <w:p w14:paraId="2959CFCE" w14:textId="6C5D63D5" w:rsidR="00051D5D" w:rsidRPr="00A450C2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A450C2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45-60 mins</w:t>
            </w:r>
          </w:p>
        </w:tc>
        <w:tc>
          <w:tcPr>
            <w:tcW w:w="902" w:type="dxa"/>
            <w:shd w:val="clear" w:color="auto" w:fill="auto"/>
          </w:tcPr>
          <w:p w14:paraId="6B9B3A8B" w14:textId="1719DDFB" w:rsidR="00051D5D" w:rsidRPr="007B70CF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2 weeks</w:t>
            </w:r>
          </w:p>
        </w:tc>
        <w:tc>
          <w:tcPr>
            <w:tcW w:w="661" w:type="dxa"/>
            <w:shd w:val="clear" w:color="auto" w:fill="auto"/>
          </w:tcPr>
          <w:p w14:paraId="2B9F235A" w14:textId="20465009" w:rsidR="00051D5D" w:rsidRPr="007B70CF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p to 4 hours</w:t>
            </w:r>
          </w:p>
        </w:tc>
      </w:tr>
      <w:tr w:rsidR="00051D5D" w:rsidRPr="008A6D51" w14:paraId="4FF4FD93" w14:textId="131C078B" w:rsidTr="00051D5D">
        <w:trPr>
          <w:trHeight w:val="558"/>
        </w:trPr>
        <w:tc>
          <w:tcPr>
            <w:tcW w:w="1000" w:type="dxa"/>
            <w:shd w:val="clear" w:color="auto" w:fill="auto"/>
            <w:hideMark/>
          </w:tcPr>
          <w:p w14:paraId="29063331" w14:textId="762149C4" w:rsidR="00051D5D" w:rsidRPr="008A6D51" w:rsidRDefault="00051D5D" w:rsidP="00A77F37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Hansson 2010 </w:t>
            </w: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IYW5zc29uPC9BdXRob3I+PFllYXI+MjAxMDwvWWVhcj48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IYW5zc29uPC9BdXRob3I+PFllYXI+MjAxMDwvWWVhcj48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Hansson, 2010)</w:t>
            </w: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(Denmark)</w:t>
            </w:r>
          </w:p>
        </w:tc>
        <w:tc>
          <w:tcPr>
            <w:tcW w:w="1056" w:type="dxa"/>
          </w:tcPr>
          <w:p w14:paraId="73118CDF" w14:textId="60D17B80" w:rsidR="00051D5D" w:rsidRPr="008A6D51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Feasibility and psychosocial impact of HBHC </w:t>
            </w:r>
          </w:p>
        </w:tc>
        <w:tc>
          <w:tcPr>
            <w:tcW w:w="1237" w:type="dxa"/>
            <w:shd w:val="clear" w:color="auto" w:fill="auto"/>
            <w:hideMark/>
          </w:tcPr>
          <w:p w14:paraId="6DE6A827" w14:textId="6F10522D" w:rsidR="00051D5D" w:rsidRPr="008A6D51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 groups, CBA (NR)</w:t>
            </w:r>
          </w:p>
        </w:tc>
        <w:tc>
          <w:tcPr>
            <w:tcW w:w="1363" w:type="dxa"/>
            <w:shd w:val="clear" w:color="auto" w:fill="auto"/>
            <w:hideMark/>
          </w:tcPr>
          <w:p w14:paraId="44CDD9B4" w14:textId="490ACEE3" w:rsidR="00051D5D" w:rsidRPr="008A6D51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51 children (</w:t>
            </w:r>
            <w:r w:rsidRPr="008A6D51">
              <w:rPr>
                <w:rFonts w:asciiTheme="majorHAnsi" w:hAnsiTheme="majorHAnsi" w:cs="Times New Roman"/>
                <w:sz w:val="16"/>
                <w:szCs w:val="16"/>
              </w:rPr>
              <w:t xml:space="preserve">haematological oncology (leukaemias and myeloma), </w:t>
            </w: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X)</w:t>
            </w:r>
          </w:p>
        </w:tc>
        <w:tc>
          <w:tcPr>
            <w:tcW w:w="1008" w:type="dxa"/>
            <w:shd w:val="clear" w:color="auto" w:fill="auto"/>
            <w:hideMark/>
          </w:tcPr>
          <w:p w14:paraId="1ECEC731" w14:textId="1B2B8083" w:rsidR="00051D5D" w:rsidRPr="008A6D51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857" w:type="dxa"/>
          </w:tcPr>
          <w:p w14:paraId="2CB76359" w14:textId="7E23993B" w:rsidR="00051D5D" w:rsidRPr="008A6D51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me-based healthcare</w:t>
            </w:r>
          </w:p>
        </w:tc>
        <w:tc>
          <w:tcPr>
            <w:tcW w:w="1367" w:type="dxa"/>
            <w:shd w:val="clear" w:color="auto" w:fill="auto"/>
            <w:hideMark/>
          </w:tcPr>
          <w:p w14:paraId="7DBC75D1" w14:textId="535987B1" w:rsidR="00051D5D" w:rsidRPr="008A6D51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Treatments and procedures (e.g. IV antibiotics, IV chemotherapy, blood samples, CVC cleansing) </w:t>
            </w:r>
          </w:p>
        </w:tc>
        <w:tc>
          <w:tcPr>
            <w:tcW w:w="967" w:type="dxa"/>
          </w:tcPr>
          <w:p w14:paraId="313F9D3E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</w:t>
            </w:r>
          </w:p>
          <w:p w14:paraId="70802D36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3EE1FAC1" w14:textId="00535AB8" w:rsidR="00051D5D" w:rsidRPr="008A6D51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741" w:type="dxa"/>
            <w:shd w:val="clear" w:color="auto" w:fill="auto"/>
            <w:hideMark/>
          </w:tcPr>
          <w:p w14:paraId="4B4A2839" w14:textId="13B8BE97" w:rsidR="00051D5D" w:rsidRPr="008A6D51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ace-to-face</w:t>
            </w:r>
          </w:p>
        </w:tc>
        <w:tc>
          <w:tcPr>
            <w:tcW w:w="1229" w:type="dxa"/>
            <w:shd w:val="clear" w:color="auto" w:fill="auto"/>
            <w:hideMark/>
          </w:tcPr>
          <w:p w14:paraId="76F5E7E6" w14:textId="77777777" w:rsidR="00051D5D" w:rsidRPr="008A6D51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me</w:t>
            </w:r>
          </w:p>
        </w:tc>
        <w:tc>
          <w:tcPr>
            <w:tcW w:w="790" w:type="dxa"/>
            <w:shd w:val="clear" w:color="auto" w:fill="auto"/>
            <w:hideMark/>
          </w:tcPr>
          <w:p w14:paraId="73C14936" w14:textId="1E70431A" w:rsidR="00051D5D" w:rsidRPr="008A6D51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1 visits (average of 3 visits/ day)</w:t>
            </w:r>
          </w:p>
        </w:tc>
        <w:tc>
          <w:tcPr>
            <w:tcW w:w="981" w:type="dxa"/>
            <w:shd w:val="clear" w:color="auto" w:fill="auto"/>
          </w:tcPr>
          <w:p w14:paraId="52CE508C" w14:textId="3C9B4864" w:rsidR="00051D5D" w:rsidRPr="008A6D51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Varied (10 - 200 mins) (median 20 mins/ visit)</w:t>
            </w:r>
          </w:p>
        </w:tc>
        <w:tc>
          <w:tcPr>
            <w:tcW w:w="902" w:type="dxa"/>
            <w:shd w:val="clear" w:color="auto" w:fill="auto"/>
          </w:tcPr>
          <w:p w14:paraId="334153BB" w14:textId="56EBAB25" w:rsidR="00051D5D" w:rsidRPr="008A6D51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otal of 942 HHBC visits delivered over 17 months (median 5 months)</w:t>
            </w:r>
          </w:p>
        </w:tc>
        <w:tc>
          <w:tcPr>
            <w:tcW w:w="661" w:type="dxa"/>
            <w:shd w:val="clear" w:color="auto" w:fill="auto"/>
          </w:tcPr>
          <w:p w14:paraId="355A1CCA" w14:textId="5B4855B5" w:rsidR="00051D5D" w:rsidRPr="008A6D51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A6D51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U </w:t>
            </w:r>
          </w:p>
        </w:tc>
      </w:tr>
      <w:tr w:rsidR="00051D5D" w:rsidRPr="00846725" w14:paraId="2134482B" w14:textId="5D0F3B30" w:rsidTr="00051D5D">
        <w:trPr>
          <w:trHeight w:val="560"/>
        </w:trPr>
        <w:tc>
          <w:tcPr>
            <w:tcW w:w="1000" w:type="dxa"/>
            <w:shd w:val="clear" w:color="auto" w:fill="auto"/>
            <w:hideMark/>
          </w:tcPr>
          <w:p w14:paraId="04B0CDC4" w14:textId="6281ABC8" w:rsidR="00051D5D" w:rsidRPr="00846725" w:rsidRDefault="00051D5D" w:rsidP="00A77F37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ed</w:t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é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n 2009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IZWTDqW48L0F1dGhvcj48WWVhcj4yMDA5PC9ZZWFyPjxS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IZWTDqW48L0F1dGhvcj48WWVhcj4yMDA5PC9ZZWFyPjxS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Hedén, 2009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UK)</w:t>
            </w:r>
          </w:p>
        </w:tc>
        <w:tc>
          <w:tcPr>
            <w:tcW w:w="1056" w:type="dxa"/>
          </w:tcPr>
          <w:p w14:paraId="210DAE1C" w14:textId="686B94B4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ffectiveness of active versus passive distraction on fear, distress and pain during needle procedures</w:t>
            </w:r>
          </w:p>
        </w:tc>
        <w:tc>
          <w:tcPr>
            <w:tcW w:w="1237" w:type="dxa"/>
            <w:shd w:val="clear" w:color="auto" w:fill="auto"/>
            <w:hideMark/>
          </w:tcPr>
          <w:p w14:paraId="0DD2981F" w14:textId="7319248C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1363" w:type="dxa"/>
            <w:shd w:val="clear" w:color="auto" w:fill="auto"/>
            <w:hideMark/>
          </w:tcPr>
          <w:p w14:paraId="63228E6A" w14:textId="3DD04B88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28 children (Cancer type- NR,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X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1008" w:type="dxa"/>
            <w:shd w:val="clear" w:color="auto" w:fill="auto"/>
            <w:hideMark/>
          </w:tcPr>
          <w:p w14:paraId="08770102" w14:textId="4DEA742E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P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assive distraction (heated pillow) </w:t>
            </w:r>
          </w:p>
        </w:tc>
        <w:tc>
          <w:tcPr>
            <w:tcW w:w="857" w:type="dxa"/>
          </w:tcPr>
          <w:p w14:paraId="33323B83" w14:textId="3756E392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tive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distraction (blowing bubbles)</w:t>
            </w:r>
          </w:p>
        </w:tc>
        <w:tc>
          <w:tcPr>
            <w:tcW w:w="1367" w:type="dxa"/>
            <w:shd w:val="clear" w:color="auto" w:fill="auto"/>
            <w:hideMark/>
          </w:tcPr>
          <w:p w14:paraId="586E6F8F" w14:textId="126B2334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Active distraction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during needle insertion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(blowing bubbles) </w:t>
            </w:r>
          </w:p>
        </w:tc>
        <w:tc>
          <w:tcPr>
            <w:tcW w:w="967" w:type="dxa"/>
          </w:tcPr>
          <w:p w14:paraId="18CC001D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GEN*</w:t>
            </w:r>
          </w:p>
          <w:p w14:paraId="652D2603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65147A69" w14:textId="1D990E86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F)</w:t>
            </w:r>
          </w:p>
        </w:tc>
        <w:tc>
          <w:tcPr>
            <w:tcW w:w="741" w:type="dxa"/>
            <w:shd w:val="clear" w:color="auto" w:fill="auto"/>
            <w:hideMark/>
          </w:tcPr>
          <w:p w14:paraId="330A6F4B" w14:textId="76A5E7B1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</w:p>
        </w:tc>
        <w:tc>
          <w:tcPr>
            <w:tcW w:w="1229" w:type="dxa"/>
            <w:shd w:val="clear" w:color="auto" w:fill="auto"/>
            <w:hideMark/>
          </w:tcPr>
          <w:p w14:paraId="325C6F8E" w14:textId="7777777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spital</w:t>
            </w:r>
          </w:p>
        </w:tc>
        <w:tc>
          <w:tcPr>
            <w:tcW w:w="790" w:type="dxa"/>
            <w:shd w:val="clear" w:color="auto" w:fill="auto"/>
            <w:hideMark/>
          </w:tcPr>
          <w:p w14:paraId="0B4D40DE" w14:textId="55B6758C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 session</w:t>
            </w:r>
          </w:p>
        </w:tc>
        <w:tc>
          <w:tcPr>
            <w:tcW w:w="981" w:type="dxa"/>
            <w:shd w:val="clear" w:color="auto" w:fill="auto"/>
          </w:tcPr>
          <w:p w14:paraId="1F30763A" w14:textId="451C8FF6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R</w:t>
            </w:r>
          </w:p>
        </w:tc>
        <w:tc>
          <w:tcPr>
            <w:tcW w:w="902" w:type="dxa"/>
            <w:shd w:val="clear" w:color="auto" w:fill="auto"/>
          </w:tcPr>
          <w:p w14:paraId="6AED0082" w14:textId="49A8B92A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A</w:t>
            </w:r>
          </w:p>
        </w:tc>
        <w:tc>
          <w:tcPr>
            <w:tcW w:w="661" w:type="dxa"/>
            <w:shd w:val="clear" w:color="auto" w:fill="auto"/>
          </w:tcPr>
          <w:p w14:paraId="2C5E770E" w14:textId="68D465DC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</w:tc>
      </w:tr>
      <w:tr w:rsidR="00051D5D" w:rsidRPr="00846725" w14:paraId="7E9E276A" w14:textId="3F0A2D07" w:rsidTr="00051D5D">
        <w:trPr>
          <w:trHeight w:val="560"/>
        </w:trPr>
        <w:tc>
          <w:tcPr>
            <w:tcW w:w="1000" w:type="dxa"/>
            <w:shd w:val="clear" w:color="auto" w:fill="auto"/>
            <w:hideMark/>
          </w:tcPr>
          <w:p w14:paraId="6DC15CD4" w14:textId="00E1987F" w:rsidR="00051D5D" w:rsidRPr="00846725" w:rsidRDefault="00051D5D" w:rsidP="00A77F37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Hui 2013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IdWk8L0F1dGhvcj48WWVhcj4yMDE1PC9ZZWFyPjxSZWNO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IdWk8L0F1dGhvcj48WWVhcj4yMDE1PC9ZZWFyPjxSZWNO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Hui et al., 2015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Hong Kong, PRC)</w:t>
            </w:r>
          </w:p>
        </w:tc>
        <w:tc>
          <w:tcPr>
            <w:tcW w:w="1056" w:type="dxa"/>
          </w:tcPr>
          <w:p w14:paraId="54BEFB57" w14:textId="2DC4D1DB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o compare screening colonoscopy performance between nurse and medical endoscopists</w:t>
            </w:r>
          </w:p>
        </w:tc>
        <w:tc>
          <w:tcPr>
            <w:tcW w:w="1237" w:type="dxa"/>
            <w:shd w:val="clear" w:color="auto" w:fill="auto"/>
            <w:hideMark/>
          </w:tcPr>
          <w:p w14:paraId="2E132E99" w14:textId="73EC9185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CT01923155)</w:t>
            </w:r>
          </w:p>
        </w:tc>
        <w:tc>
          <w:tcPr>
            <w:tcW w:w="1363" w:type="dxa"/>
            <w:shd w:val="clear" w:color="auto" w:fill="auto"/>
            <w:hideMark/>
          </w:tcPr>
          <w:p w14:paraId="30EF678B" w14:textId="081FFB9F" w:rsidR="00051D5D" w:rsidRPr="00D94232" w:rsidRDefault="00051D5D" w:rsidP="00205032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 xml:space="preserve">731 adults </w:t>
            </w: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</w:t>
            </w:r>
            <w:r>
              <w:rPr>
                <w:rFonts w:asciiTheme="majorHAnsi" w:hAnsiTheme="majorHAnsi" w:cs="Times New Roman"/>
                <w:sz w:val="16"/>
                <w:szCs w:val="16"/>
              </w:rPr>
              <w:t xml:space="preserve">S&amp;P, </w:t>
            </w: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cr)</w:t>
            </w:r>
          </w:p>
        </w:tc>
        <w:tc>
          <w:tcPr>
            <w:tcW w:w="1008" w:type="dxa"/>
            <w:shd w:val="clear" w:color="auto" w:fill="auto"/>
            <w:hideMark/>
          </w:tcPr>
          <w:p w14:paraId="11CF9394" w14:textId="31EDABC5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M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dical-led endoscopy</w:t>
            </w:r>
          </w:p>
        </w:tc>
        <w:tc>
          <w:tcPr>
            <w:tcW w:w="857" w:type="dxa"/>
          </w:tcPr>
          <w:p w14:paraId="1356C4B7" w14:textId="4FE40EC0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rse-led endoscopy</w:t>
            </w:r>
          </w:p>
        </w:tc>
        <w:tc>
          <w:tcPr>
            <w:tcW w:w="1367" w:type="dxa"/>
            <w:shd w:val="clear" w:color="auto" w:fill="auto"/>
            <w:hideMark/>
          </w:tcPr>
          <w:p w14:paraId="635D6011" w14:textId="2921DE38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Performed screening colonoscopy independently</w:t>
            </w:r>
          </w:p>
        </w:tc>
        <w:tc>
          <w:tcPr>
            <w:tcW w:w="967" w:type="dxa"/>
          </w:tcPr>
          <w:p w14:paraId="13CEEC8B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*</w:t>
            </w:r>
          </w:p>
          <w:p w14:paraId="04555D60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34C4359D" w14:textId="59EBED49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741" w:type="dxa"/>
            <w:shd w:val="clear" w:color="auto" w:fill="auto"/>
            <w:hideMark/>
          </w:tcPr>
          <w:p w14:paraId="3355B54B" w14:textId="488BFFB2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</w:p>
        </w:tc>
        <w:tc>
          <w:tcPr>
            <w:tcW w:w="1229" w:type="dxa"/>
            <w:shd w:val="clear" w:color="auto" w:fill="auto"/>
            <w:noWrap/>
            <w:hideMark/>
          </w:tcPr>
          <w:p w14:paraId="7A18C2A7" w14:textId="7777777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spital</w:t>
            </w:r>
          </w:p>
        </w:tc>
        <w:tc>
          <w:tcPr>
            <w:tcW w:w="790" w:type="dxa"/>
            <w:shd w:val="clear" w:color="auto" w:fill="auto"/>
            <w:hideMark/>
          </w:tcPr>
          <w:p w14:paraId="170FDC0C" w14:textId="269727D2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 session</w:t>
            </w:r>
          </w:p>
        </w:tc>
        <w:tc>
          <w:tcPr>
            <w:tcW w:w="981" w:type="dxa"/>
            <w:shd w:val="clear" w:color="auto" w:fill="auto"/>
          </w:tcPr>
          <w:p w14:paraId="22F07AA7" w14:textId="0FDF7BEF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R</w:t>
            </w:r>
          </w:p>
        </w:tc>
        <w:tc>
          <w:tcPr>
            <w:tcW w:w="902" w:type="dxa"/>
            <w:shd w:val="clear" w:color="auto" w:fill="auto"/>
          </w:tcPr>
          <w:p w14:paraId="017E8FD6" w14:textId="0BA22EBC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A</w:t>
            </w:r>
          </w:p>
        </w:tc>
        <w:tc>
          <w:tcPr>
            <w:tcW w:w="661" w:type="dxa"/>
            <w:shd w:val="clear" w:color="auto" w:fill="auto"/>
          </w:tcPr>
          <w:p w14:paraId="046E3053" w14:textId="67E78A88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</w:tc>
      </w:tr>
      <w:tr w:rsidR="00051D5D" w:rsidRPr="00846725" w14:paraId="1BC7CD13" w14:textId="12409E45" w:rsidTr="00051D5D">
        <w:trPr>
          <w:trHeight w:val="560"/>
        </w:trPr>
        <w:tc>
          <w:tcPr>
            <w:tcW w:w="1000" w:type="dxa"/>
            <w:shd w:val="clear" w:color="auto" w:fill="auto"/>
            <w:hideMark/>
          </w:tcPr>
          <w:p w14:paraId="145B0A0B" w14:textId="3B1D6071" w:rsidR="00051D5D" w:rsidRPr="00846725" w:rsidRDefault="00051D5D" w:rsidP="00A77F37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Karagozoglu 2013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LYXJhZ296b2dsdTwvQXV0aG9yPjxZZWFyPjIwMTM8L1ll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LYXJhZ296b2dsdTwvQXV0aG9yPjxZZWFyPjIwMTM8L1ll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Karagozoglu and Kahve, 2013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Turk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>ey)</w:t>
            </w:r>
          </w:p>
        </w:tc>
        <w:tc>
          <w:tcPr>
            <w:tcW w:w="1056" w:type="dxa"/>
          </w:tcPr>
          <w:p w14:paraId="1DA9A0DA" w14:textId="1A66A423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 xml:space="preserve">Effectiveness of massage on chemotherapy-related fatigue and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>anxiety</w:t>
            </w:r>
          </w:p>
        </w:tc>
        <w:tc>
          <w:tcPr>
            <w:tcW w:w="1237" w:type="dxa"/>
            <w:shd w:val="clear" w:color="auto" w:fill="auto"/>
            <w:hideMark/>
          </w:tcPr>
          <w:p w14:paraId="039CF748" w14:textId="41C5AA0F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 xml:space="preserve">2 groups,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qRCT (NR)</w:t>
            </w:r>
          </w:p>
        </w:tc>
        <w:tc>
          <w:tcPr>
            <w:tcW w:w="1363" w:type="dxa"/>
            <w:shd w:val="clear" w:color="auto" w:fill="auto"/>
            <w:hideMark/>
          </w:tcPr>
          <w:p w14:paraId="37C729DF" w14:textId="3D3C63D0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40 adults (Multiple, TX)</w:t>
            </w:r>
          </w:p>
        </w:tc>
        <w:tc>
          <w:tcPr>
            <w:tcW w:w="1008" w:type="dxa"/>
            <w:shd w:val="clear" w:color="auto" w:fill="auto"/>
            <w:hideMark/>
          </w:tcPr>
          <w:p w14:paraId="4D1C2ED2" w14:textId="7F0E05D6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857" w:type="dxa"/>
          </w:tcPr>
          <w:p w14:paraId="6A0FAEB2" w14:textId="36273776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Massage</w:t>
            </w:r>
          </w:p>
        </w:tc>
        <w:tc>
          <w:tcPr>
            <w:tcW w:w="1367" w:type="dxa"/>
            <w:shd w:val="clear" w:color="auto" w:fill="auto"/>
            <w:hideMark/>
          </w:tcPr>
          <w:p w14:paraId="4D3CFD43" w14:textId="02C56711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Back massage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delivered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s per protocol</w:t>
            </w:r>
          </w:p>
        </w:tc>
        <w:tc>
          <w:tcPr>
            <w:tcW w:w="967" w:type="dxa"/>
          </w:tcPr>
          <w:p w14:paraId="4AFAF950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  <w:p w14:paraId="193B4C34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32DC5426" w14:textId="12E72E13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741" w:type="dxa"/>
            <w:shd w:val="clear" w:color="auto" w:fill="auto"/>
            <w:hideMark/>
          </w:tcPr>
          <w:p w14:paraId="67B1BED7" w14:textId="1E585329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</w:p>
        </w:tc>
        <w:tc>
          <w:tcPr>
            <w:tcW w:w="1229" w:type="dxa"/>
            <w:shd w:val="clear" w:color="auto" w:fill="auto"/>
            <w:hideMark/>
          </w:tcPr>
          <w:p w14:paraId="28F33C23" w14:textId="7777777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spital</w:t>
            </w:r>
          </w:p>
        </w:tc>
        <w:tc>
          <w:tcPr>
            <w:tcW w:w="790" w:type="dxa"/>
            <w:shd w:val="clear" w:color="auto" w:fill="auto"/>
            <w:hideMark/>
          </w:tcPr>
          <w:p w14:paraId="318C3C88" w14:textId="4FCC89E1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 session</w:t>
            </w:r>
          </w:p>
        </w:tc>
        <w:tc>
          <w:tcPr>
            <w:tcW w:w="981" w:type="dxa"/>
            <w:shd w:val="clear" w:color="auto" w:fill="auto"/>
          </w:tcPr>
          <w:p w14:paraId="1656D220" w14:textId="4137BC91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60-75 mins </w:t>
            </w:r>
          </w:p>
        </w:tc>
        <w:tc>
          <w:tcPr>
            <w:tcW w:w="902" w:type="dxa"/>
            <w:shd w:val="clear" w:color="auto" w:fill="auto"/>
          </w:tcPr>
          <w:p w14:paraId="42A1E358" w14:textId="44531D4F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A</w:t>
            </w:r>
          </w:p>
        </w:tc>
        <w:tc>
          <w:tcPr>
            <w:tcW w:w="661" w:type="dxa"/>
            <w:shd w:val="clear" w:color="auto" w:fill="auto"/>
          </w:tcPr>
          <w:p w14:paraId="540486CC" w14:textId="1249CACA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60-75 mins</w:t>
            </w:r>
          </w:p>
        </w:tc>
      </w:tr>
      <w:tr w:rsidR="00051D5D" w:rsidRPr="00846725" w14:paraId="01D95F60" w14:textId="4CB40FC2" w:rsidTr="00051D5D">
        <w:trPr>
          <w:trHeight w:val="560"/>
        </w:trPr>
        <w:tc>
          <w:tcPr>
            <w:tcW w:w="1000" w:type="dxa"/>
            <w:shd w:val="clear" w:color="auto" w:fill="auto"/>
            <w:hideMark/>
          </w:tcPr>
          <w:p w14:paraId="5B131543" w14:textId="6B0E8D65" w:rsidR="00051D5D" w:rsidRPr="00846725" w:rsidRDefault="00051D5D" w:rsidP="00A77F37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 xml:space="preserve">King 2000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LaW5nPC9BdXRob3I+PFllYXI+MjAwMDwvWWVhcj48UmVj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=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LaW5nPC9BdXRob3I+PFllYXI+MjAwMDwvWWVhcj48UmVj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=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King et al., 2000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Australia)</w:t>
            </w:r>
          </w:p>
        </w:tc>
        <w:tc>
          <w:tcPr>
            <w:tcW w:w="1056" w:type="dxa"/>
          </w:tcPr>
          <w:p w14:paraId="1B6E8376" w14:textId="3807B2B8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valuates costs, preferences and outcomes of chemotherapy delivered at home</w:t>
            </w:r>
          </w:p>
        </w:tc>
        <w:tc>
          <w:tcPr>
            <w:tcW w:w="1237" w:type="dxa"/>
            <w:shd w:val="clear" w:color="auto" w:fill="auto"/>
            <w:hideMark/>
          </w:tcPr>
          <w:p w14:paraId="0623907F" w14:textId="64AD4BA4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 groups, crossover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1363" w:type="dxa"/>
            <w:shd w:val="clear" w:color="auto" w:fill="auto"/>
            <w:hideMark/>
          </w:tcPr>
          <w:p w14:paraId="1D6B13DB" w14:textId="2FE0C275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87 adults (Multiple,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X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1008" w:type="dxa"/>
            <w:shd w:val="clear" w:color="auto" w:fill="auto"/>
            <w:hideMark/>
          </w:tcPr>
          <w:p w14:paraId="638893F8" w14:textId="00C4FC4D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ospital based chemo</w:t>
            </w:r>
          </w:p>
        </w:tc>
        <w:tc>
          <w:tcPr>
            <w:tcW w:w="857" w:type="dxa"/>
          </w:tcPr>
          <w:p w14:paraId="05924219" w14:textId="14D37398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me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-based chemo</w:t>
            </w:r>
          </w:p>
        </w:tc>
        <w:tc>
          <w:tcPr>
            <w:tcW w:w="1367" w:type="dxa"/>
            <w:shd w:val="clear" w:color="auto" w:fill="auto"/>
            <w:hideMark/>
          </w:tcPr>
          <w:p w14:paraId="09A17F77" w14:textId="76ADD35B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3 chemotherapy regimens used to treat common cancers were delivered at home</w:t>
            </w:r>
          </w:p>
        </w:tc>
        <w:tc>
          <w:tcPr>
            <w:tcW w:w="967" w:type="dxa"/>
          </w:tcPr>
          <w:p w14:paraId="49DF57CF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</w:t>
            </w:r>
          </w:p>
          <w:p w14:paraId="18386FED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772137A0" w14:textId="482A94C3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741" w:type="dxa"/>
            <w:shd w:val="clear" w:color="auto" w:fill="auto"/>
            <w:hideMark/>
          </w:tcPr>
          <w:p w14:paraId="0089E1D5" w14:textId="6A101DD6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</w:p>
        </w:tc>
        <w:tc>
          <w:tcPr>
            <w:tcW w:w="1229" w:type="dxa"/>
            <w:shd w:val="clear" w:color="auto" w:fill="auto"/>
            <w:hideMark/>
          </w:tcPr>
          <w:p w14:paraId="44A947EC" w14:textId="7777777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spital and home</w:t>
            </w:r>
          </w:p>
        </w:tc>
        <w:tc>
          <w:tcPr>
            <w:tcW w:w="790" w:type="dxa"/>
            <w:shd w:val="clear" w:color="auto" w:fill="auto"/>
            <w:hideMark/>
          </w:tcPr>
          <w:p w14:paraId="06C28E58" w14:textId="0F138F55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</w:tc>
        <w:tc>
          <w:tcPr>
            <w:tcW w:w="981" w:type="dxa"/>
            <w:shd w:val="clear" w:color="auto" w:fill="auto"/>
          </w:tcPr>
          <w:p w14:paraId="2D3914A2" w14:textId="7C6E787B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</w:tc>
        <w:tc>
          <w:tcPr>
            <w:tcW w:w="902" w:type="dxa"/>
            <w:shd w:val="clear" w:color="auto" w:fill="auto"/>
          </w:tcPr>
          <w:p w14:paraId="2A2D7F2B" w14:textId="6950637D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 months for each stage of treatment (home and hospital)</w:t>
            </w:r>
          </w:p>
        </w:tc>
        <w:tc>
          <w:tcPr>
            <w:tcW w:w="661" w:type="dxa"/>
            <w:shd w:val="clear" w:color="auto" w:fill="auto"/>
          </w:tcPr>
          <w:p w14:paraId="32CD628A" w14:textId="4C059D8F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</w:tc>
      </w:tr>
      <w:tr w:rsidR="00051D5D" w:rsidRPr="00846725" w14:paraId="667D0CA9" w14:textId="0C4A128A" w:rsidTr="00051D5D">
        <w:trPr>
          <w:trHeight w:val="560"/>
        </w:trPr>
        <w:tc>
          <w:tcPr>
            <w:tcW w:w="1000" w:type="dxa"/>
            <w:shd w:val="clear" w:color="auto" w:fill="auto"/>
            <w:hideMark/>
          </w:tcPr>
          <w:p w14:paraId="0B2C9529" w14:textId="105BD479" w:rsidR="00051D5D" w:rsidRPr="00846725" w:rsidRDefault="00051D5D" w:rsidP="00A77F37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Lee 2011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c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&lt;EndNote&gt;&lt;Cite&gt;&lt;Author&gt;Lee&lt;/Author&gt;&lt;Year&gt;2011&lt;/Year&gt;&lt;RecNum&gt;26347&lt;/RecNum&gt;&lt;DisplayText&gt;(Lee, 2011)&lt;/DisplayText&gt;&lt;record&gt;&lt;rec-number&gt;26347&lt;/rec-number&gt;&lt;foreign-keys&gt;&lt;key app="EN" db-id="wtp9xadpcwzwzqet95bvw2rlzar5z9rwr2zw" timestamp="1463666006"&gt;26347&lt;/key&gt;&lt;/foreign-keys&gt;&lt;ref-type name="Electronic Article"&gt;43&lt;/ref-type&gt;&lt;contributors&gt;&lt;authors&gt;&lt;author&gt;Lee, C. K.; Park, D. I.; Lee, S. H.; Hwangbo, Y.; Eun, C. S.; Han, D. S.; Cha, J. M.; Lee, B. I.; Shin, J. E.&lt;/author&gt;&lt;/authors&gt;&lt;/contributors&gt;&lt;titles&gt;&lt;title&gt;Participation by experienced endoscopy nurses increases the detection rate of colon polyps during a screening colonoscopy: a multicenter, prospective, randomized study&lt;/title&gt;&lt;secondary-title&gt;Gastrointestinal endoscopy&lt;/secondary-title&gt;&lt;/titles&gt;&lt;periodical&gt;&lt;full-title&gt;Gastrointestinal endoscopy&lt;/full-title&gt;&lt;/periodical&gt;&lt;pages&gt;1094-102&lt;/pages&gt;&lt;volume&gt;74&lt;/volume&gt;&lt;number&gt;5&lt;/number&gt;&lt;keywords&gt;&lt;keyword&gt;Adenoma [diagnosis]&lt;/keyword&gt;&lt;keyword&gt;Clinical Competence&lt;/keyword&gt;&lt;keyword&gt;Colonic Neoplasms [diagnosis]&lt;/keyword&gt;&lt;keyword&gt;Colonic Polyps [diagnosis]&lt;/keyword&gt;&lt;keyword&gt;Colonoscopy [nursing]&lt;/keyword&gt;&lt;keyword&gt;Early Detection of Cancer [nursing]&lt;/keyword&gt;&lt;keyword&gt;Multivariate Analysis&lt;/keyword&gt;&lt;keyword&gt;Nurse&amp;apos;s Role&lt;/keyword&gt;&lt;keyword&gt;Odds Ratio&lt;/keyword&gt;&lt;keyword&gt;Aged[checkword]&lt;/keyword&gt;&lt;keyword&gt;Female[checkword]&lt;/keyword&gt;&lt;keyword&gt;Humans[checkword]&lt;/keyword&gt;&lt;keyword&gt;Male[checkword]&lt;/keyword&gt;&lt;keyword&gt;Middle Aged[checkword]&lt;/keyword&gt;&lt;/keywords&gt;&lt;dates&gt;&lt;year&gt;2011&lt;/year&gt;&lt;/dates&gt;&lt;accession-num&gt;CN-00972083&lt;/accession-num&gt;&lt;work-type&gt;Multicenter Study; Randomized Controlled Trial&lt;/work-type&gt;&lt;urls&gt;&lt;related-urls&gt;&lt;url&gt;http://onlinelibrary.wiley.com/o/cochrane/clcentral/articles/083/CN-00972083/frame.html&lt;/url&gt;&lt;/related-urls&gt;&lt;/urls&gt;&lt;custom3&gt;Pubmed 21889137&lt;/custom3&gt;&lt;electronic-resource-num&gt;10.1016/j.gie.2011.06.033&lt;/electronic-resource-num&gt;&lt;/record&gt;&lt;/Cite&gt;&lt;/EndNote&gt;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Lee, 2011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(Korea)</w:t>
            </w:r>
          </w:p>
        </w:tc>
        <w:tc>
          <w:tcPr>
            <w:tcW w:w="1056" w:type="dxa"/>
          </w:tcPr>
          <w:p w14:paraId="576D3CA5" w14:textId="45038AAF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Impact of an endoscopy nurse participating as a second observer in screening colonoscopy</w:t>
            </w:r>
          </w:p>
        </w:tc>
        <w:tc>
          <w:tcPr>
            <w:tcW w:w="1237" w:type="dxa"/>
            <w:shd w:val="clear" w:color="auto" w:fill="auto"/>
            <w:hideMark/>
          </w:tcPr>
          <w:p w14:paraId="4862EA9D" w14:textId="55C40200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CT01124266)</w:t>
            </w:r>
          </w:p>
        </w:tc>
        <w:tc>
          <w:tcPr>
            <w:tcW w:w="1363" w:type="dxa"/>
            <w:shd w:val="clear" w:color="auto" w:fill="auto"/>
            <w:hideMark/>
          </w:tcPr>
          <w:p w14:paraId="15CF53A8" w14:textId="273483CC" w:rsidR="00051D5D" w:rsidRPr="00846725" w:rsidRDefault="00051D5D" w:rsidP="00205032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844 adults </w:t>
            </w: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</w:t>
            </w:r>
            <w:r>
              <w:rPr>
                <w:rFonts w:asciiTheme="majorHAnsi" w:hAnsiTheme="majorHAnsi" w:cs="Times New Roman"/>
                <w:sz w:val="16"/>
                <w:szCs w:val="16"/>
              </w:rPr>
              <w:t xml:space="preserve">S&amp;P, </w:t>
            </w: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cr)</w:t>
            </w:r>
          </w:p>
        </w:tc>
        <w:tc>
          <w:tcPr>
            <w:tcW w:w="1008" w:type="dxa"/>
            <w:shd w:val="clear" w:color="auto" w:fill="auto"/>
            <w:hideMark/>
          </w:tcPr>
          <w:p w14:paraId="2FD19F15" w14:textId="77AC43BD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ingle-observation group (colonoscopist only)</w:t>
            </w:r>
          </w:p>
        </w:tc>
        <w:tc>
          <w:tcPr>
            <w:tcW w:w="857" w:type="dxa"/>
          </w:tcPr>
          <w:p w14:paraId="798BFC23" w14:textId="18F9747E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Dual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observation group (colonoscopist and endoscopy nurse)</w:t>
            </w:r>
          </w:p>
        </w:tc>
        <w:tc>
          <w:tcPr>
            <w:tcW w:w="1367" w:type="dxa"/>
            <w:shd w:val="clear" w:color="auto" w:fill="auto"/>
            <w:hideMark/>
          </w:tcPr>
          <w:p w14:paraId="17D0A6AC" w14:textId="56FE6C42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Colonoscopist </w:t>
            </w:r>
            <w:r w:rsidRPr="00D85F5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u w:val="single"/>
                <w:lang w:val="en-GB"/>
              </w:rPr>
              <w:t>and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endoscopy nurse actively inspected the c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olonic mucosa </w:t>
            </w:r>
          </w:p>
        </w:tc>
        <w:tc>
          <w:tcPr>
            <w:tcW w:w="967" w:type="dxa"/>
          </w:tcPr>
          <w:p w14:paraId="2499E97D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*</w:t>
            </w:r>
          </w:p>
          <w:p w14:paraId="3F9F226C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0D675CDA" w14:textId="56F8640C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F)</w:t>
            </w:r>
          </w:p>
        </w:tc>
        <w:tc>
          <w:tcPr>
            <w:tcW w:w="741" w:type="dxa"/>
            <w:shd w:val="clear" w:color="auto" w:fill="auto"/>
            <w:hideMark/>
          </w:tcPr>
          <w:p w14:paraId="067E8CB9" w14:textId="137B8206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</w:p>
        </w:tc>
        <w:tc>
          <w:tcPr>
            <w:tcW w:w="1229" w:type="dxa"/>
            <w:shd w:val="clear" w:color="auto" w:fill="auto"/>
            <w:hideMark/>
          </w:tcPr>
          <w:p w14:paraId="3FE93CC5" w14:textId="7777777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spital</w:t>
            </w:r>
          </w:p>
        </w:tc>
        <w:tc>
          <w:tcPr>
            <w:tcW w:w="790" w:type="dxa"/>
            <w:shd w:val="clear" w:color="auto" w:fill="auto"/>
            <w:hideMark/>
          </w:tcPr>
          <w:p w14:paraId="7479634D" w14:textId="4DECBE55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 session</w:t>
            </w:r>
          </w:p>
        </w:tc>
        <w:tc>
          <w:tcPr>
            <w:tcW w:w="981" w:type="dxa"/>
            <w:shd w:val="clear" w:color="auto" w:fill="auto"/>
          </w:tcPr>
          <w:p w14:paraId="71CD27CE" w14:textId="0E4E96F4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R</w:t>
            </w:r>
          </w:p>
        </w:tc>
        <w:tc>
          <w:tcPr>
            <w:tcW w:w="902" w:type="dxa"/>
            <w:shd w:val="clear" w:color="auto" w:fill="auto"/>
          </w:tcPr>
          <w:p w14:paraId="1BCC9B51" w14:textId="7801BA78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A</w:t>
            </w:r>
          </w:p>
        </w:tc>
        <w:tc>
          <w:tcPr>
            <w:tcW w:w="661" w:type="dxa"/>
            <w:shd w:val="clear" w:color="auto" w:fill="auto"/>
          </w:tcPr>
          <w:p w14:paraId="10B5F9C6" w14:textId="755B97C2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</w:tc>
      </w:tr>
      <w:tr w:rsidR="00051D5D" w:rsidRPr="000E2EA9" w14:paraId="6F0132C1" w14:textId="3AB7EBF8" w:rsidTr="00051D5D">
        <w:trPr>
          <w:trHeight w:val="1487"/>
        </w:trPr>
        <w:tc>
          <w:tcPr>
            <w:tcW w:w="1000" w:type="dxa"/>
            <w:shd w:val="clear" w:color="auto" w:fill="auto"/>
            <w:hideMark/>
          </w:tcPr>
          <w:p w14:paraId="3A382749" w14:textId="2A4EC2F1" w:rsidR="00051D5D" w:rsidRPr="000E2EA9" w:rsidRDefault="00051D5D" w:rsidP="00A77F37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Limoges-Gonzalez 2011 </w:t>
            </w: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MaW1vZ2VzLUdvbnphbGV6PC9BdXRob3I+PFllYXI+MjAx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MaW1vZ2VzLUdvbnphbGV6PC9BdXRob3I+PFllYXI+MjAx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Limoges-Gonzalez et al., 2011)</w:t>
            </w: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(USA)</w:t>
            </w:r>
          </w:p>
        </w:tc>
        <w:tc>
          <w:tcPr>
            <w:tcW w:w="1056" w:type="dxa"/>
          </w:tcPr>
          <w:p w14:paraId="5B5743DF" w14:textId="5B8F08FA" w:rsidR="00051D5D" w:rsidRPr="000E2EA9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ompare NP with GI for accuracy, safety and patient satisfaction in screening colonoscopy</w:t>
            </w:r>
          </w:p>
        </w:tc>
        <w:tc>
          <w:tcPr>
            <w:tcW w:w="1237" w:type="dxa"/>
            <w:shd w:val="clear" w:color="auto" w:fill="auto"/>
            <w:hideMark/>
          </w:tcPr>
          <w:p w14:paraId="1747F031" w14:textId="41034580" w:rsidR="00051D5D" w:rsidRPr="000E2EA9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Parallel RCT (NR)</w:t>
            </w:r>
          </w:p>
        </w:tc>
        <w:tc>
          <w:tcPr>
            <w:tcW w:w="1363" w:type="dxa"/>
            <w:shd w:val="clear" w:color="auto" w:fill="auto"/>
            <w:hideMark/>
          </w:tcPr>
          <w:p w14:paraId="3DD64505" w14:textId="33E24BF0" w:rsidR="00051D5D" w:rsidRPr="000E2EA9" w:rsidRDefault="00051D5D" w:rsidP="00205032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50 adults (</w:t>
            </w:r>
            <w:r>
              <w:rPr>
                <w:rFonts w:asciiTheme="majorHAnsi" w:hAnsiTheme="majorHAnsi" w:cs="Times New Roman"/>
                <w:sz w:val="16"/>
                <w:szCs w:val="16"/>
              </w:rPr>
              <w:t xml:space="preserve">S&amp;P, </w:t>
            </w: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cr)</w:t>
            </w:r>
          </w:p>
        </w:tc>
        <w:tc>
          <w:tcPr>
            <w:tcW w:w="1008" w:type="dxa"/>
            <w:shd w:val="clear" w:color="auto" w:fill="auto"/>
            <w:hideMark/>
          </w:tcPr>
          <w:p w14:paraId="45F19659" w14:textId="65CB4BCD" w:rsidR="00051D5D" w:rsidRPr="000E2EA9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GI colonoscopy</w:t>
            </w:r>
          </w:p>
        </w:tc>
        <w:tc>
          <w:tcPr>
            <w:tcW w:w="857" w:type="dxa"/>
          </w:tcPr>
          <w:p w14:paraId="6EA0D1A8" w14:textId="2CD755F3" w:rsidR="00051D5D" w:rsidRPr="000E2EA9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Gastroenterology trained NP colonoscopy</w:t>
            </w:r>
          </w:p>
        </w:tc>
        <w:tc>
          <w:tcPr>
            <w:tcW w:w="1367" w:type="dxa"/>
            <w:shd w:val="clear" w:color="auto" w:fill="auto"/>
            <w:hideMark/>
          </w:tcPr>
          <w:p w14:paraId="6021A2A1" w14:textId="0A54B498" w:rsidR="00051D5D" w:rsidRPr="000E2EA9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creening colonoscopy</w:t>
            </w:r>
          </w:p>
        </w:tc>
        <w:tc>
          <w:tcPr>
            <w:tcW w:w="967" w:type="dxa"/>
          </w:tcPr>
          <w:p w14:paraId="1222FFE5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*</w:t>
            </w:r>
          </w:p>
          <w:p w14:paraId="63BFBE5E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7E6DB227" w14:textId="4DF7159B" w:rsidR="00051D5D" w:rsidRPr="000E2EA9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741" w:type="dxa"/>
            <w:shd w:val="clear" w:color="auto" w:fill="auto"/>
            <w:hideMark/>
          </w:tcPr>
          <w:p w14:paraId="2943C33C" w14:textId="74430673" w:rsidR="00051D5D" w:rsidRPr="000E2EA9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ace-to-face</w:t>
            </w:r>
          </w:p>
        </w:tc>
        <w:tc>
          <w:tcPr>
            <w:tcW w:w="1229" w:type="dxa"/>
            <w:shd w:val="clear" w:color="auto" w:fill="auto"/>
            <w:hideMark/>
          </w:tcPr>
          <w:p w14:paraId="27A5A5CC" w14:textId="77777777" w:rsidR="00051D5D" w:rsidRPr="000E2EA9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spital</w:t>
            </w:r>
          </w:p>
        </w:tc>
        <w:tc>
          <w:tcPr>
            <w:tcW w:w="790" w:type="dxa"/>
            <w:shd w:val="clear" w:color="auto" w:fill="auto"/>
            <w:hideMark/>
          </w:tcPr>
          <w:p w14:paraId="13F4B289" w14:textId="6DC42FF5" w:rsidR="00051D5D" w:rsidRPr="000E2EA9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 session</w:t>
            </w:r>
          </w:p>
        </w:tc>
        <w:tc>
          <w:tcPr>
            <w:tcW w:w="981" w:type="dxa"/>
            <w:shd w:val="clear" w:color="auto" w:fill="auto"/>
          </w:tcPr>
          <w:p w14:paraId="18D64426" w14:textId="1A70B30E" w:rsidR="00051D5D" w:rsidRPr="000E2EA9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R</w:t>
            </w:r>
          </w:p>
        </w:tc>
        <w:tc>
          <w:tcPr>
            <w:tcW w:w="902" w:type="dxa"/>
            <w:shd w:val="clear" w:color="auto" w:fill="auto"/>
          </w:tcPr>
          <w:p w14:paraId="49907B3F" w14:textId="7091ED09" w:rsidR="00051D5D" w:rsidRPr="000E2EA9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A</w:t>
            </w:r>
          </w:p>
        </w:tc>
        <w:tc>
          <w:tcPr>
            <w:tcW w:w="661" w:type="dxa"/>
            <w:shd w:val="clear" w:color="auto" w:fill="auto"/>
          </w:tcPr>
          <w:p w14:paraId="3CE46DCD" w14:textId="293F6104" w:rsidR="00051D5D" w:rsidRPr="000E2EA9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0E2EA9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</w:tc>
      </w:tr>
      <w:tr w:rsidR="00051D5D" w:rsidRPr="00846725" w14:paraId="08ADF087" w14:textId="225520C0" w:rsidTr="00051D5D">
        <w:trPr>
          <w:trHeight w:val="560"/>
        </w:trPr>
        <w:tc>
          <w:tcPr>
            <w:tcW w:w="1000" w:type="dxa"/>
            <w:shd w:val="clear" w:color="auto" w:fill="auto"/>
            <w:hideMark/>
          </w:tcPr>
          <w:p w14:paraId="1C0504DC" w14:textId="47A751E6" w:rsidR="00051D5D" w:rsidRPr="00846725" w:rsidRDefault="00051D5D" w:rsidP="00A77F37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Molassiotis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2000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&lt;EndNote&gt;&lt;Cite&gt;&lt;Author&gt;Molassiotis&lt;/Author&gt;&lt;Year&gt;2000&lt;/Year&gt;&lt;RecNum&gt;27649&lt;/RecNum&gt;&lt;DisplayText&gt;(Molassiotis, 2000)&lt;/DisplayText&gt;&lt;record&gt;&lt;rec-number&gt;27649&lt;/rec-number&gt;&lt;foreign-keys&gt;&lt;key app="EN" db-id="wtp9xadpcwzwzqet95bvw2rlzar5z9rwr2zw" timestamp="1467972390"&gt;27649&lt;/key&gt;&lt;/foreign-keys&gt;&lt;ref-type name="Journal Article"&gt;17&lt;/ref-type&gt;&lt;contributors&gt;&lt;authors&gt;&lt;author&gt;Molassiotis, A.&lt;/author&gt;&lt;/authors&gt;&lt;/contributors&gt;&lt;titles&gt;&lt;title&gt;A pilot study of the use of progressive muscle relaxation training in the management of post-chemotherapy nausea and vomiting&lt;/title&gt;&lt;secondary-title&gt;European journal of cancer care&lt;/secondary-title&gt;&lt;/titles&gt;&lt;periodical&gt;&lt;full-title&gt;European journal of cancer care&lt;/full-title&gt;&lt;/periodical&gt;&lt;pages&gt;230-4&lt;/pages&gt;&lt;volume&gt;9&lt;/volume&gt;&lt;number&gt;4&lt;/number&gt;&lt;dates&gt;&lt;year&gt;2000&lt;/year&gt;&lt;pub-dates&gt;&lt;date&gt;2000/12/06&lt;/date&gt;&lt;/pub-dates&gt;&lt;/dates&gt;&lt;isbn&gt;0961-5423&lt;/isbn&gt;&lt;urls&gt;&lt;related-urls&gt;&lt;url&gt;http://www.epistemonikos.org/documents/96a1b67c3fc6e9328595fc255bf9c195704eb7e1; http://onlinelibrary.wiley.com/doi/10.1046/j.1365-2354.2000.00220.x/abstract&lt;/url&gt;&lt;url&gt;http://onlinelibrary.wiley.com/doi/10.1046/j.1365-2354.2000.00220.x/abstract&lt;/url&gt;&lt;/related-urls&gt;&lt;/urls&gt;&lt;remote-database-name&gt;EPISTEMONIKOS&lt;/remote-database-name&gt;&lt;language&gt;English&lt;/language&gt;&lt;/record&gt;&lt;/Cite&gt;&lt;/EndNote&gt;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Molassiotis, 2000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Hong Kong, PRC)</w:t>
            </w:r>
          </w:p>
        </w:tc>
        <w:tc>
          <w:tcPr>
            <w:tcW w:w="1056" w:type="dxa"/>
          </w:tcPr>
          <w:p w14:paraId="7984D212" w14:textId="45AF5B68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ffectiveness of PMRT in managing post-chemotherapy nausea and vomiting</w:t>
            </w:r>
          </w:p>
        </w:tc>
        <w:tc>
          <w:tcPr>
            <w:tcW w:w="1237" w:type="dxa"/>
            <w:shd w:val="clear" w:color="auto" w:fill="auto"/>
            <w:hideMark/>
          </w:tcPr>
          <w:p w14:paraId="07983162" w14:textId="7C2A9812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1363" w:type="dxa"/>
            <w:shd w:val="clear" w:color="auto" w:fill="auto"/>
            <w:hideMark/>
          </w:tcPr>
          <w:p w14:paraId="74AB3EAF" w14:textId="49EE9286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7 adults (Breast, TX)</w:t>
            </w:r>
          </w:p>
        </w:tc>
        <w:tc>
          <w:tcPr>
            <w:tcW w:w="1008" w:type="dxa"/>
            <w:shd w:val="clear" w:color="auto" w:fill="auto"/>
            <w:hideMark/>
          </w:tcPr>
          <w:p w14:paraId="6EB4C366" w14:textId="1E935829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ti-emetics</w:t>
            </w:r>
          </w:p>
        </w:tc>
        <w:tc>
          <w:tcPr>
            <w:tcW w:w="857" w:type="dxa"/>
          </w:tcPr>
          <w:p w14:paraId="237ED7A9" w14:textId="0C380226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PMRT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+anti-emetics</w:t>
            </w:r>
          </w:p>
        </w:tc>
        <w:tc>
          <w:tcPr>
            <w:tcW w:w="1367" w:type="dxa"/>
            <w:shd w:val="clear" w:color="auto" w:fill="auto"/>
            <w:hideMark/>
          </w:tcPr>
          <w:p w14:paraId="27B911DF" w14:textId="2A97FAD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PMRT included progressi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ve relaxation (tension-release),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deep breathing, plus guided imagery. </w:t>
            </w:r>
          </w:p>
        </w:tc>
        <w:tc>
          <w:tcPr>
            <w:tcW w:w="967" w:type="dxa"/>
          </w:tcPr>
          <w:p w14:paraId="1B04C602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  <w:p w14:paraId="212D0761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4D79D211" w14:textId="5780E71C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741" w:type="dxa"/>
            <w:shd w:val="clear" w:color="auto" w:fill="auto"/>
            <w:hideMark/>
          </w:tcPr>
          <w:p w14:paraId="616EAFD9" w14:textId="703423D3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, Face-to-face,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ape recording</w:t>
            </w:r>
          </w:p>
        </w:tc>
        <w:tc>
          <w:tcPr>
            <w:tcW w:w="1229" w:type="dxa"/>
            <w:shd w:val="clear" w:color="auto" w:fill="auto"/>
            <w:hideMark/>
          </w:tcPr>
          <w:p w14:paraId="6E5D12F0" w14:textId="7777777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spital and home</w:t>
            </w:r>
          </w:p>
        </w:tc>
        <w:tc>
          <w:tcPr>
            <w:tcW w:w="790" w:type="dxa"/>
            <w:shd w:val="clear" w:color="auto" w:fill="auto"/>
            <w:hideMark/>
          </w:tcPr>
          <w:p w14:paraId="025C99AD" w14:textId="36CA84D9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6 sessions</w:t>
            </w:r>
          </w:p>
        </w:tc>
        <w:tc>
          <w:tcPr>
            <w:tcW w:w="981" w:type="dxa"/>
            <w:shd w:val="clear" w:color="auto" w:fill="auto"/>
          </w:tcPr>
          <w:p w14:paraId="03AC6BBD" w14:textId="295930CB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35 mins/session</w:t>
            </w:r>
          </w:p>
        </w:tc>
        <w:tc>
          <w:tcPr>
            <w:tcW w:w="902" w:type="dxa"/>
            <w:shd w:val="clear" w:color="auto" w:fill="auto"/>
          </w:tcPr>
          <w:p w14:paraId="5346C9AB" w14:textId="5DB19D62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 week</w:t>
            </w:r>
          </w:p>
        </w:tc>
        <w:tc>
          <w:tcPr>
            <w:tcW w:w="661" w:type="dxa"/>
            <w:shd w:val="clear" w:color="auto" w:fill="auto"/>
          </w:tcPr>
          <w:p w14:paraId="36D61FF8" w14:textId="01EF96F1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35 mins</w:t>
            </w:r>
          </w:p>
        </w:tc>
      </w:tr>
      <w:tr w:rsidR="00051D5D" w:rsidRPr="00846725" w14:paraId="2238263A" w14:textId="4F954C1A" w:rsidTr="00051D5D">
        <w:trPr>
          <w:trHeight w:val="560"/>
        </w:trPr>
        <w:tc>
          <w:tcPr>
            <w:tcW w:w="1000" w:type="dxa"/>
            <w:shd w:val="clear" w:color="auto" w:fill="auto"/>
            <w:hideMark/>
          </w:tcPr>
          <w:p w14:paraId="13F12DBB" w14:textId="5A02FD89" w:rsidR="00051D5D" w:rsidRPr="00846725" w:rsidRDefault="00051D5D" w:rsidP="00A77F37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Munday 2006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&lt;EndNote&gt;&lt;Cite&gt;&lt;Author&gt;Munday H&lt;/Author&gt;&lt;Year&gt;2007&lt;/Year&gt;&lt;RecNum&gt;27897&lt;/RecNum&gt;&lt;DisplayText&gt;(Munday H et al., 2007)&lt;/DisplayText&gt;&lt;record&gt;&lt;rec-number&gt;27897&lt;/rec-number&gt;&lt;foreign-keys&gt;&lt;key app="EN" db-id="wtp9xadpcwzwzqet95bvw2rlzar5z9rwr2zw" timestamp="1499782937"&gt;27897&lt;/key&gt;&lt;/foreign-keys&gt;&lt;ref-type name="Journal Article"&gt;17&lt;/ref-type&gt;&lt;contributors&gt;&lt;authors&gt;&lt;author&gt;Munday H, &lt;/author&gt;&lt;author&gt;Rintoul R, &lt;/author&gt;&lt;author&gt;Laroche C, &lt;/author&gt;&lt;author&gt;Buttery R, &lt;/author&gt;&lt;author&gt;Hunter C, &lt;/author&gt;&lt;author&gt;Lau-Walker M&lt;/author&gt;&lt;/authors&gt;&lt;/contributors&gt;&lt;titles&gt;&lt;title&gt;Talc pleurodesis: doctor versus nurse led procedure - a prospective, randomised, multi-centre, pilot study&lt;/title&gt;&lt;secondary-title&gt;Lung Cancer&lt;/secondary-title&gt;&lt;/titles&gt;&lt;periodical&gt;&lt;full-title&gt;Lung Cancer&lt;/full-title&gt;&lt;/periodical&gt;&lt;pages&gt;S16&lt;/pages&gt;&lt;volume&gt;57&lt;/volume&gt;&lt;dates&gt;&lt;year&gt;2007&lt;/year&gt;&lt;/dates&gt;&lt;urls&gt;&lt;/urls&gt;&lt;/record&gt;&lt;/Cite&gt;&lt;/EndNote&gt;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Munday H et al., 2007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(UK)</w:t>
            </w:r>
          </w:p>
        </w:tc>
        <w:tc>
          <w:tcPr>
            <w:tcW w:w="1056" w:type="dxa"/>
          </w:tcPr>
          <w:p w14:paraId="6B708D33" w14:textId="2EC4DB51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Compared doctor-versus nurse-led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alc pleurodesis</w:t>
            </w:r>
          </w:p>
        </w:tc>
        <w:tc>
          <w:tcPr>
            <w:tcW w:w="1237" w:type="dxa"/>
            <w:shd w:val="clear" w:color="auto" w:fill="auto"/>
            <w:hideMark/>
          </w:tcPr>
          <w:p w14:paraId="26742BBD" w14:textId="7131D2F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ISRCTN59686582)</w:t>
            </w:r>
          </w:p>
        </w:tc>
        <w:tc>
          <w:tcPr>
            <w:tcW w:w="1363" w:type="dxa"/>
            <w:shd w:val="clear" w:color="auto" w:fill="auto"/>
            <w:hideMark/>
          </w:tcPr>
          <w:p w14:paraId="51BEAC1A" w14:textId="13D7694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20 adults (Lung,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X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1008" w:type="dxa"/>
            <w:shd w:val="clear" w:color="auto" w:fill="auto"/>
            <w:hideMark/>
          </w:tcPr>
          <w:p w14:paraId="527BF024" w14:textId="21296C35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Doctor led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alc Pleurodesis procedure</w:t>
            </w:r>
          </w:p>
        </w:tc>
        <w:tc>
          <w:tcPr>
            <w:tcW w:w="857" w:type="dxa"/>
          </w:tcPr>
          <w:p w14:paraId="093159D1" w14:textId="68EB2CFA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urse-led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alc Pleurodesis procedure</w:t>
            </w:r>
          </w:p>
        </w:tc>
        <w:tc>
          <w:tcPr>
            <w:tcW w:w="1367" w:type="dxa"/>
            <w:shd w:val="clear" w:color="auto" w:fill="auto"/>
            <w:hideMark/>
          </w:tcPr>
          <w:p w14:paraId="77B87296" w14:textId="542421CB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alc pleurodesis</w:t>
            </w:r>
          </w:p>
        </w:tc>
        <w:tc>
          <w:tcPr>
            <w:tcW w:w="967" w:type="dxa"/>
          </w:tcPr>
          <w:p w14:paraId="072EF2F8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*</w:t>
            </w:r>
          </w:p>
          <w:p w14:paraId="2F2BC6BF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2F089221" w14:textId="3D745F22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741" w:type="dxa"/>
            <w:shd w:val="clear" w:color="auto" w:fill="auto"/>
            <w:hideMark/>
          </w:tcPr>
          <w:p w14:paraId="54BE3812" w14:textId="3025F64B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</w:p>
        </w:tc>
        <w:tc>
          <w:tcPr>
            <w:tcW w:w="1229" w:type="dxa"/>
            <w:shd w:val="clear" w:color="auto" w:fill="auto"/>
            <w:noWrap/>
            <w:hideMark/>
          </w:tcPr>
          <w:p w14:paraId="2079EC79" w14:textId="7777777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spital</w:t>
            </w:r>
          </w:p>
        </w:tc>
        <w:tc>
          <w:tcPr>
            <w:tcW w:w="790" w:type="dxa"/>
            <w:shd w:val="clear" w:color="auto" w:fill="auto"/>
            <w:noWrap/>
            <w:hideMark/>
          </w:tcPr>
          <w:p w14:paraId="1E186335" w14:textId="79F72435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 session</w:t>
            </w:r>
          </w:p>
        </w:tc>
        <w:tc>
          <w:tcPr>
            <w:tcW w:w="981" w:type="dxa"/>
            <w:shd w:val="clear" w:color="auto" w:fill="auto"/>
          </w:tcPr>
          <w:p w14:paraId="0071A0F2" w14:textId="1934EEC1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R</w:t>
            </w:r>
          </w:p>
        </w:tc>
        <w:tc>
          <w:tcPr>
            <w:tcW w:w="902" w:type="dxa"/>
            <w:shd w:val="clear" w:color="auto" w:fill="auto"/>
          </w:tcPr>
          <w:p w14:paraId="157CE572" w14:textId="1EB8325D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A</w:t>
            </w:r>
          </w:p>
        </w:tc>
        <w:tc>
          <w:tcPr>
            <w:tcW w:w="661" w:type="dxa"/>
            <w:shd w:val="clear" w:color="auto" w:fill="auto"/>
          </w:tcPr>
          <w:p w14:paraId="2D956793" w14:textId="1B70E1DE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</w:tc>
      </w:tr>
      <w:tr w:rsidR="00051D5D" w:rsidRPr="008C40EE" w14:paraId="10C31B2F" w14:textId="57B33BFB" w:rsidTr="00051D5D">
        <w:trPr>
          <w:trHeight w:val="560"/>
        </w:trPr>
        <w:tc>
          <w:tcPr>
            <w:tcW w:w="1000" w:type="dxa"/>
            <w:shd w:val="clear" w:color="auto" w:fill="auto"/>
            <w:hideMark/>
          </w:tcPr>
          <w:p w14:paraId="5F1F4F65" w14:textId="25041865" w:rsidR="00051D5D" w:rsidRPr="008C40EE" w:rsidRDefault="00051D5D" w:rsidP="00A77F37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lastRenderedPageBreak/>
              <w:t xml:space="preserve">Ridner 2013 (i) </w:t>
            </w: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begin">
                <w:fldData xml:space="preserve">PEVuZE5vdGU+PENpdGU+PEF1dGhvcj5SaWRuZXI8L0F1dGhvcj48WWVhcj4yMDEzPC9ZZWFyPjxS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</w:fldData>
              </w:fldChar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instrText xml:space="preserve"> ADDIN EN.CITE </w:instrText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begin">
                <w:fldData xml:space="preserve">PEVuZE5vdGU+PENpdGU+PEF1dGhvcj5SaWRuZXI8L0F1dGhvcj48WWVhcj4yMDEzPC9ZZWFyPjxS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</w:fldData>
              </w:fldChar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instrText xml:space="preserve"> ADDIN EN.CITE.DATA </w:instrText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end"/>
            </w: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sz w:val="16"/>
                <w:szCs w:val="16"/>
                <w:lang w:val="en-GB"/>
              </w:rPr>
              <w:t>(Ridner et al., 2013)</w:t>
            </w: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end"/>
            </w: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 xml:space="preserve"> (USA)</w:t>
            </w:r>
          </w:p>
        </w:tc>
        <w:tc>
          <w:tcPr>
            <w:tcW w:w="1056" w:type="dxa"/>
          </w:tcPr>
          <w:p w14:paraId="24001427" w14:textId="5123486E" w:rsidR="00051D5D" w:rsidRPr="008C40EE" w:rsidRDefault="00051D5D" w:rsidP="0021115B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To evaluate APN delivered interventions for breast cancer related lymphedema</w:t>
            </w:r>
          </w:p>
        </w:tc>
        <w:tc>
          <w:tcPr>
            <w:tcW w:w="1237" w:type="dxa"/>
            <w:shd w:val="clear" w:color="auto" w:fill="auto"/>
            <w:hideMark/>
          </w:tcPr>
          <w:p w14:paraId="4F35B03E" w14:textId="2556924E" w:rsidR="00051D5D" w:rsidRPr="008C40EE" w:rsidRDefault="00051D5D" w:rsidP="0021115B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3-arm RCT (NR)</w:t>
            </w:r>
          </w:p>
        </w:tc>
        <w:tc>
          <w:tcPr>
            <w:tcW w:w="1363" w:type="dxa"/>
            <w:shd w:val="clear" w:color="auto" w:fill="auto"/>
            <w:hideMark/>
          </w:tcPr>
          <w:p w14:paraId="59B714E3" w14:textId="49C1333C" w:rsidR="00051D5D" w:rsidRPr="008C40EE" w:rsidRDefault="00051D5D" w:rsidP="0021115B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46 adults, (</w:t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 xml:space="preserve">Breast, </w:t>
            </w: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TX)</w:t>
            </w:r>
          </w:p>
        </w:tc>
        <w:tc>
          <w:tcPr>
            <w:tcW w:w="1008" w:type="dxa"/>
            <w:shd w:val="clear" w:color="auto" w:fill="auto"/>
            <w:hideMark/>
          </w:tcPr>
          <w:p w14:paraId="7F0EAE4F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 xml:space="preserve">1. </w:t>
            </w: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LLLT</w:t>
            </w:r>
          </w:p>
          <w:p w14:paraId="5A667AD6" w14:textId="79F59595" w:rsidR="00051D5D" w:rsidRPr="008C40EE" w:rsidRDefault="00051D5D" w:rsidP="0021115B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 xml:space="preserve">2. </w:t>
            </w: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combined treatment (MLD + LLLT)</w:t>
            </w:r>
          </w:p>
        </w:tc>
        <w:tc>
          <w:tcPr>
            <w:tcW w:w="857" w:type="dxa"/>
          </w:tcPr>
          <w:p w14:paraId="10D8CCC2" w14:textId="2745DED8" w:rsidR="00051D5D" w:rsidRPr="008C40EE" w:rsidRDefault="00051D5D" w:rsidP="0021115B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MLD</w:t>
            </w:r>
          </w:p>
        </w:tc>
        <w:tc>
          <w:tcPr>
            <w:tcW w:w="1367" w:type="dxa"/>
            <w:shd w:val="clear" w:color="auto" w:fill="auto"/>
            <w:hideMark/>
          </w:tcPr>
          <w:p w14:paraId="28833D49" w14:textId="454F5E13" w:rsidR="00051D5D" w:rsidRPr="008C40EE" w:rsidRDefault="00051D5D" w:rsidP="0021115B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MLD for 40 mins or  LLLT for 20 mins</w:t>
            </w:r>
          </w:p>
        </w:tc>
        <w:tc>
          <w:tcPr>
            <w:tcW w:w="967" w:type="dxa"/>
          </w:tcPr>
          <w:p w14:paraId="34727BB6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ADV*</w:t>
            </w:r>
          </w:p>
          <w:p w14:paraId="2700BF39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</w:p>
          <w:p w14:paraId="43EB1BF5" w14:textId="62B4B9D5" w:rsidR="00051D5D" w:rsidRPr="008C40EE" w:rsidRDefault="00051D5D" w:rsidP="0021115B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(NL)</w:t>
            </w:r>
          </w:p>
        </w:tc>
        <w:tc>
          <w:tcPr>
            <w:tcW w:w="741" w:type="dxa"/>
            <w:shd w:val="clear" w:color="auto" w:fill="auto"/>
            <w:hideMark/>
          </w:tcPr>
          <w:p w14:paraId="597796B3" w14:textId="1DD51D7D" w:rsidR="00051D5D" w:rsidRPr="008C40EE" w:rsidRDefault="00051D5D" w:rsidP="0021115B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1-to-1, Face-to-face</w:t>
            </w:r>
          </w:p>
        </w:tc>
        <w:tc>
          <w:tcPr>
            <w:tcW w:w="1229" w:type="dxa"/>
            <w:shd w:val="clear" w:color="auto" w:fill="auto"/>
            <w:hideMark/>
          </w:tcPr>
          <w:p w14:paraId="5BDD2ADD" w14:textId="48CA40D3" w:rsidR="00051D5D" w:rsidRPr="008C40EE" w:rsidRDefault="00051D5D" w:rsidP="0021115B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Private rehabilitation practice</w:t>
            </w:r>
          </w:p>
        </w:tc>
        <w:tc>
          <w:tcPr>
            <w:tcW w:w="790" w:type="dxa"/>
            <w:shd w:val="clear" w:color="auto" w:fill="auto"/>
            <w:hideMark/>
          </w:tcPr>
          <w:p w14:paraId="0D57A67B" w14:textId="160A593B" w:rsidR="00051D5D" w:rsidRPr="008C40EE" w:rsidRDefault="00051D5D" w:rsidP="0021115B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NR</w:t>
            </w:r>
          </w:p>
        </w:tc>
        <w:tc>
          <w:tcPr>
            <w:tcW w:w="981" w:type="dxa"/>
            <w:shd w:val="clear" w:color="auto" w:fill="auto"/>
          </w:tcPr>
          <w:p w14:paraId="4EC25852" w14:textId="260DE7DB" w:rsidR="00051D5D" w:rsidRPr="008C40EE" w:rsidRDefault="00051D5D" w:rsidP="0021115B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30 mins/session</w:t>
            </w:r>
          </w:p>
        </w:tc>
        <w:tc>
          <w:tcPr>
            <w:tcW w:w="902" w:type="dxa"/>
            <w:shd w:val="clear" w:color="auto" w:fill="auto"/>
          </w:tcPr>
          <w:p w14:paraId="19FE6161" w14:textId="4B385185" w:rsidR="00051D5D" w:rsidRPr="008C40EE" w:rsidRDefault="00051D5D" w:rsidP="0021115B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Trial duration 30 months</w:t>
            </w:r>
          </w:p>
        </w:tc>
        <w:tc>
          <w:tcPr>
            <w:tcW w:w="661" w:type="dxa"/>
            <w:shd w:val="clear" w:color="auto" w:fill="auto"/>
          </w:tcPr>
          <w:p w14:paraId="1210F443" w14:textId="3A07383A" w:rsidR="00051D5D" w:rsidRPr="008C40EE" w:rsidRDefault="00051D5D" w:rsidP="0021115B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8C40EE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U</w:t>
            </w:r>
          </w:p>
        </w:tc>
      </w:tr>
      <w:tr w:rsidR="00051D5D" w:rsidRPr="00846725" w14:paraId="312D1435" w14:textId="35CBF03E" w:rsidTr="00051D5D">
        <w:trPr>
          <w:trHeight w:val="560"/>
        </w:trPr>
        <w:tc>
          <w:tcPr>
            <w:tcW w:w="1000" w:type="dxa"/>
            <w:shd w:val="clear" w:color="auto" w:fill="auto"/>
            <w:hideMark/>
          </w:tcPr>
          <w:p w14:paraId="26686468" w14:textId="03F2EB6C" w:rsidR="00051D5D" w:rsidRPr="00846725" w:rsidRDefault="00051D5D" w:rsidP="00A77F37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Sitzia 2002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&lt;EndNote&gt;&lt;Cite&gt;&lt;Author&gt;Sitzia&lt;/Author&gt;&lt;Year&gt;2002&lt;/Year&gt;&lt;RecNum&gt;26566&lt;/RecNum&gt;&lt;DisplayText&gt;(Sitzia, 2002)&lt;/DisplayText&gt;&lt;record&gt;&lt;rec-number&gt;26566&lt;/rec-number&gt;&lt;foreign-keys&gt;&lt;key app="EN" db-id="wtp9xadpcwzwzqet95bvw2rlzar5z9rwr2zw" timestamp="1463666006"&gt;26566&lt;/key&gt;&lt;/foreign-keys&gt;&lt;ref-type name="Electronic Article"&gt;43&lt;/ref-type&gt;&lt;contributors&gt;&lt;authors&gt;&lt;author&gt;Sitzia, J.; Sobrido, L.; Harlow, W.&lt;/author&gt;&lt;/authors&gt;&lt;/contributors&gt;&lt;titles&gt;&lt;title&gt;Manual lymphatic drainage compared with simple lymphatic drainage in the treatment of post-mastectomy lymphoedema&lt;/title&gt;&lt;secondary-title&gt;Physiotherapy&lt;/secondary-title&gt;&lt;/titles&gt;&lt;periodical&gt;&lt;full-title&gt;Physiotherapy&lt;/full-title&gt;&lt;/periodical&gt;&lt;pages&gt;99-107&lt;/pages&gt;&lt;volume&gt;88&lt;/volume&gt;&lt;number&gt;2&lt;/number&gt;&lt;keywords&gt;&lt;keyword&gt;adult // arm edema/co [Complication] // arm edema/th [Therapy] // article // bandage // breast cancer/su [Surgery] // clinical article // clinical trial // controlled clinical trial // controlled study // data analysis // female // human // intensive ca&lt;/keyword&gt;&lt;keyword&gt;Sr-breastca: sr-sympt&lt;/keyword&gt;&lt;/keywords&gt;&lt;dates&gt;&lt;year&gt;2002&lt;/year&gt;&lt;/dates&gt;&lt;accession-num&gt;CN-00442944&lt;/accession-num&gt;&lt;work-type&gt;Journal: Article&lt;/work-type&gt;&lt;urls&gt;&lt;related-urls&gt;&lt;url&gt;http://onlinelibrary.wiley.com/o/cochrane/clcentral/articles/944/CN-00442944/frame.html&lt;/url&gt;&lt;/related-urls&gt;&lt;/urls&gt;&lt;/record&gt;&lt;/Cite&gt;&lt;/EndNote&gt;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Sitzia, 2002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UK)</w:t>
            </w:r>
          </w:p>
        </w:tc>
        <w:tc>
          <w:tcPr>
            <w:tcW w:w="1056" w:type="dxa"/>
          </w:tcPr>
          <w:p w14:paraId="33BE61E2" w14:textId="62B5B9A3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ompare MLD with simple lymphatic drainage</w:t>
            </w:r>
          </w:p>
        </w:tc>
        <w:tc>
          <w:tcPr>
            <w:tcW w:w="1237" w:type="dxa"/>
            <w:shd w:val="clear" w:color="auto" w:fill="auto"/>
            <w:hideMark/>
          </w:tcPr>
          <w:p w14:paraId="0DE0C246" w14:textId="309EBF2F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1363" w:type="dxa"/>
            <w:shd w:val="clear" w:color="auto" w:fill="auto"/>
            <w:hideMark/>
          </w:tcPr>
          <w:p w14:paraId="0289BEC4" w14:textId="560FA2DC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28 adults (Breast,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X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1008" w:type="dxa"/>
            <w:shd w:val="clear" w:color="auto" w:fill="auto"/>
            <w:hideMark/>
          </w:tcPr>
          <w:p w14:paraId="1799EEF2" w14:textId="6011D5D9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imple lymphatic drainage</w:t>
            </w:r>
          </w:p>
        </w:tc>
        <w:tc>
          <w:tcPr>
            <w:tcW w:w="857" w:type="dxa"/>
          </w:tcPr>
          <w:p w14:paraId="16D87A17" w14:textId="79061204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MLD</w:t>
            </w:r>
          </w:p>
        </w:tc>
        <w:tc>
          <w:tcPr>
            <w:tcW w:w="1367" w:type="dxa"/>
            <w:shd w:val="clear" w:color="auto" w:fill="auto"/>
            <w:hideMark/>
          </w:tcPr>
          <w:p w14:paraId="0770770F" w14:textId="048253E0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Leduc massage method of MLD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or simple lymphatic drainage applied to chest only (protocolised)</w:t>
            </w:r>
          </w:p>
        </w:tc>
        <w:tc>
          <w:tcPr>
            <w:tcW w:w="967" w:type="dxa"/>
          </w:tcPr>
          <w:p w14:paraId="4A4A0F33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*</w:t>
            </w:r>
          </w:p>
          <w:p w14:paraId="1635E3CF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73314A8F" w14:textId="2C712C3B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741" w:type="dxa"/>
            <w:shd w:val="clear" w:color="auto" w:fill="auto"/>
            <w:hideMark/>
          </w:tcPr>
          <w:p w14:paraId="53B5E8B6" w14:textId="705E5A1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</w:p>
        </w:tc>
        <w:tc>
          <w:tcPr>
            <w:tcW w:w="1229" w:type="dxa"/>
            <w:shd w:val="clear" w:color="auto" w:fill="auto"/>
            <w:hideMark/>
          </w:tcPr>
          <w:p w14:paraId="04AD6B68" w14:textId="7777777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Outpatient</w:t>
            </w:r>
          </w:p>
        </w:tc>
        <w:tc>
          <w:tcPr>
            <w:tcW w:w="790" w:type="dxa"/>
            <w:shd w:val="clear" w:color="auto" w:fill="auto"/>
            <w:hideMark/>
          </w:tcPr>
          <w:p w14:paraId="6D1C23A7" w14:textId="05EEBB2D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5 sessions</w:t>
            </w:r>
          </w:p>
        </w:tc>
        <w:tc>
          <w:tcPr>
            <w:tcW w:w="981" w:type="dxa"/>
            <w:shd w:val="clear" w:color="auto" w:fill="auto"/>
          </w:tcPr>
          <w:p w14:paraId="0BFE2DBB" w14:textId="732E465B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40-90 mins/sesssion</w:t>
            </w:r>
          </w:p>
        </w:tc>
        <w:tc>
          <w:tcPr>
            <w:tcW w:w="902" w:type="dxa"/>
            <w:shd w:val="clear" w:color="auto" w:fill="auto"/>
          </w:tcPr>
          <w:p w14:paraId="5490B2C2" w14:textId="514DF6BC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 weeks</w:t>
            </w:r>
          </w:p>
        </w:tc>
        <w:tc>
          <w:tcPr>
            <w:tcW w:w="661" w:type="dxa"/>
            <w:shd w:val="clear" w:color="auto" w:fill="auto"/>
          </w:tcPr>
          <w:p w14:paraId="6BCC5BB4" w14:textId="27286C06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400-900 minutes</w:t>
            </w:r>
          </w:p>
        </w:tc>
      </w:tr>
      <w:tr w:rsidR="00051D5D" w:rsidRPr="00846725" w14:paraId="5BA7F96A" w14:textId="19E6F8C9" w:rsidTr="00051D5D">
        <w:trPr>
          <w:trHeight w:val="560"/>
        </w:trPr>
        <w:tc>
          <w:tcPr>
            <w:tcW w:w="1000" w:type="dxa"/>
            <w:shd w:val="clear" w:color="auto" w:fill="auto"/>
            <w:hideMark/>
          </w:tcPr>
          <w:p w14:paraId="296D14B7" w14:textId="2418BE48" w:rsidR="00051D5D" w:rsidRPr="00846725" w:rsidRDefault="00051D5D" w:rsidP="00A77F37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Smith 2002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TbWl0aDwvQXV0aG9yPjxZZWFyPjIwMDI8L1llYXI+PFJl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TbWl0aDwvQXV0aG9yPjxZZWFyPjIwMDI8L1llYXI+PFJl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Smith et al., 2002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USA)</w:t>
            </w:r>
          </w:p>
        </w:tc>
        <w:tc>
          <w:tcPr>
            <w:tcW w:w="1056" w:type="dxa"/>
          </w:tcPr>
          <w:p w14:paraId="74FACF49" w14:textId="5A25DC4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Effects of therapeutic massage on cancer symptoms </w:t>
            </w:r>
          </w:p>
        </w:tc>
        <w:tc>
          <w:tcPr>
            <w:tcW w:w="1237" w:type="dxa"/>
            <w:shd w:val="clear" w:color="auto" w:fill="auto"/>
            <w:hideMark/>
          </w:tcPr>
          <w:p w14:paraId="58C073B1" w14:textId="07512FA6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 groups qRCT (NR)</w:t>
            </w:r>
          </w:p>
        </w:tc>
        <w:tc>
          <w:tcPr>
            <w:tcW w:w="1363" w:type="dxa"/>
            <w:shd w:val="clear" w:color="auto" w:fill="auto"/>
            <w:hideMark/>
          </w:tcPr>
          <w:p w14:paraId="6A232484" w14:textId="69B81369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41 adults (Cancer type – NR; 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X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1008" w:type="dxa"/>
            <w:shd w:val="clear" w:color="auto" w:fill="auto"/>
            <w:hideMark/>
          </w:tcPr>
          <w:p w14:paraId="5EAE2834" w14:textId="5982CF3B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ttention control</w:t>
            </w:r>
          </w:p>
        </w:tc>
        <w:tc>
          <w:tcPr>
            <w:tcW w:w="857" w:type="dxa"/>
          </w:tcPr>
          <w:p w14:paraId="1F49C444" w14:textId="32DED02F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erapeutic massage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+ nurse interaction</w:t>
            </w:r>
          </w:p>
        </w:tc>
        <w:tc>
          <w:tcPr>
            <w:tcW w:w="1367" w:type="dxa"/>
            <w:shd w:val="clear" w:color="auto" w:fill="auto"/>
            <w:hideMark/>
          </w:tcPr>
          <w:p w14:paraId="5A494D3F" w14:textId="09D0834D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 plus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Swedish massage </w:t>
            </w:r>
          </w:p>
        </w:tc>
        <w:tc>
          <w:tcPr>
            <w:tcW w:w="967" w:type="dxa"/>
          </w:tcPr>
          <w:p w14:paraId="0CBA9779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*</w:t>
            </w:r>
          </w:p>
          <w:p w14:paraId="6D51ADBC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1B411C51" w14:textId="7182E8A6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741" w:type="dxa"/>
            <w:shd w:val="clear" w:color="auto" w:fill="auto"/>
            <w:hideMark/>
          </w:tcPr>
          <w:p w14:paraId="7E0E2B40" w14:textId="58CB62C3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</w:p>
        </w:tc>
        <w:tc>
          <w:tcPr>
            <w:tcW w:w="1229" w:type="dxa"/>
            <w:shd w:val="clear" w:color="auto" w:fill="auto"/>
            <w:hideMark/>
          </w:tcPr>
          <w:p w14:paraId="009E2E84" w14:textId="77777777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Inpatient, Hospital</w:t>
            </w:r>
          </w:p>
        </w:tc>
        <w:tc>
          <w:tcPr>
            <w:tcW w:w="790" w:type="dxa"/>
            <w:shd w:val="clear" w:color="auto" w:fill="auto"/>
            <w:hideMark/>
          </w:tcPr>
          <w:p w14:paraId="096E6A8A" w14:textId="01B7F09C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3 sessions</w:t>
            </w:r>
          </w:p>
        </w:tc>
        <w:tc>
          <w:tcPr>
            <w:tcW w:w="981" w:type="dxa"/>
            <w:shd w:val="clear" w:color="auto" w:fill="auto"/>
          </w:tcPr>
          <w:p w14:paraId="4F6B1F98" w14:textId="75010650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5-30 mins</w:t>
            </w:r>
          </w:p>
        </w:tc>
        <w:tc>
          <w:tcPr>
            <w:tcW w:w="902" w:type="dxa"/>
            <w:shd w:val="clear" w:color="auto" w:fill="auto"/>
          </w:tcPr>
          <w:p w14:paraId="504D94BD" w14:textId="3D97C045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 week</w:t>
            </w:r>
          </w:p>
        </w:tc>
        <w:tc>
          <w:tcPr>
            <w:tcW w:w="661" w:type="dxa"/>
            <w:shd w:val="clear" w:color="auto" w:fill="auto"/>
          </w:tcPr>
          <w:p w14:paraId="4CE2FC2E" w14:textId="0E764DBF" w:rsidR="00051D5D" w:rsidRPr="0084672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45 – 90 mins</w:t>
            </w:r>
          </w:p>
        </w:tc>
      </w:tr>
      <w:tr w:rsidR="00051D5D" w:rsidRPr="00BF7175" w14:paraId="69D81D20" w14:textId="3AF13D4A" w:rsidTr="00051D5D">
        <w:trPr>
          <w:trHeight w:val="560"/>
        </w:trPr>
        <w:tc>
          <w:tcPr>
            <w:tcW w:w="1000" w:type="dxa"/>
            <w:shd w:val="clear" w:color="auto" w:fill="auto"/>
            <w:hideMark/>
          </w:tcPr>
          <w:p w14:paraId="56182BBA" w14:textId="4481B58E" w:rsidR="00051D5D" w:rsidRPr="00BF7175" w:rsidRDefault="00051D5D" w:rsidP="00A77F37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Smith 2004 </w:t>
            </w: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TbWl0aDwvQXV0aG9yPjxZZWFyPjIwMDQ8L1llYXI+PFJl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==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TbWl0aDwvQXV0aG9yPjxZZWFyPjIwMDQ8L1llYXI+PFJl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==
</w:fldData>
              </w:fldCha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Smith, 2004)</w:t>
            </w: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(UK)</w:t>
            </w:r>
          </w:p>
        </w:tc>
        <w:tc>
          <w:tcPr>
            <w:tcW w:w="1056" w:type="dxa"/>
          </w:tcPr>
          <w:p w14:paraId="7132504E" w14:textId="191C08FC" w:rsidR="00051D5D" w:rsidRPr="00BF717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o compare home care with hospital care in people with multiple myeloma</w:t>
            </w:r>
          </w:p>
        </w:tc>
        <w:tc>
          <w:tcPr>
            <w:tcW w:w="1237" w:type="dxa"/>
            <w:shd w:val="clear" w:color="auto" w:fill="auto"/>
            <w:hideMark/>
          </w:tcPr>
          <w:p w14:paraId="78525EB3" w14:textId="78076E64" w:rsidR="00051D5D" w:rsidRPr="00BF717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ross-over RCT (NR)</w:t>
            </w:r>
          </w:p>
        </w:tc>
        <w:tc>
          <w:tcPr>
            <w:tcW w:w="1363" w:type="dxa"/>
            <w:shd w:val="clear" w:color="auto" w:fill="auto"/>
            <w:hideMark/>
          </w:tcPr>
          <w:p w14:paraId="0B07FAF5" w14:textId="5A69A977" w:rsidR="00051D5D" w:rsidRPr="00BF717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37 adults (</w:t>
            </w:r>
            <w:r w:rsidRPr="00BF7175">
              <w:rPr>
                <w:rFonts w:asciiTheme="majorHAnsi" w:hAnsiTheme="majorHAnsi" w:cs="Times New Roman"/>
                <w:sz w:val="16"/>
                <w:szCs w:val="16"/>
              </w:rPr>
              <w:t xml:space="preserve">(leukaemias and myeloma), </w:t>
            </w: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X)</w:t>
            </w:r>
          </w:p>
        </w:tc>
        <w:tc>
          <w:tcPr>
            <w:tcW w:w="1008" w:type="dxa"/>
            <w:shd w:val="clear" w:color="auto" w:fill="auto"/>
            <w:hideMark/>
          </w:tcPr>
          <w:p w14:paraId="20143A33" w14:textId="4D3ED6B1" w:rsidR="00051D5D" w:rsidRPr="00BF717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3 hospital based infusions followed by 3 home-based infusions</w:t>
            </w:r>
          </w:p>
        </w:tc>
        <w:tc>
          <w:tcPr>
            <w:tcW w:w="857" w:type="dxa"/>
          </w:tcPr>
          <w:p w14:paraId="1E08E9C9" w14:textId="36897EFF" w:rsidR="00051D5D" w:rsidRPr="00BF717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rossover trial (3 home infusions followed by 3 hospital based infusions)</w:t>
            </w:r>
          </w:p>
        </w:tc>
        <w:tc>
          <w:tcPr>
            <w:tcW w:w="1367" w:type="dxa"/>
            <w:shd w:val="clear" w:color="auto" w:fill="auto"/>
            <w:hideMark/>
          </w:tcPr>
          <w:p w14:paraId="43097EC2" w14:textId="6BFB2D62" w:rsidR="00051D5D" w:rsidRPr="00BF717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Intravenous infusions</w:t>
            </w:r>
          </w:p>
        </w:tc>
        <w:tc>
          <w:tcPr>
            <w:tcW w:w="967" w:type="dxa"/>
          </w:tcPr>
          <w:p w14:paraId="4624231D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*</w:t>
            </w:r>
          </w:p>
          <w:p w14:paraId="7363DE48" w14:textId="77777777" w:rsidR="00051D5D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030B5852" w14:textId="59536CB0" w:rsidR="00051D5D" w:rsidRPr="00BF717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741" w:type="dxa"/>
            <w:shd w:val="clear" w:color="auto" w:fill="auto"/>
            <w:hideMark/>
          </w:tcPr>
          <w:p w14:paraId="7C92DDC8" w14:textId="38C25B0E" w:rsidR="00051D5D" w:rsidRPr="00BF717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ace-to-face</w:t>
            </w:r>
          </w:p>
        </w:tc>
        <w:tc>
          <w:tcPr>
            <w:tcW w:w="1229" w:type="dxa"/>
            <w:shd w:val="clear" w:color="auto" w:fill="auto"/>
            <w:hideMark/>
          </w:tcPr>
          <w:p w14:paraId="295349BA" w14:textId="77777777" w:rsidR="00051D5D" w:rsidRPr="00BF717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spital and Home</w:t>
            </w:r>
          </w:p>
        </w:tc>
        <w:tc>
          <w:tcPr>
            <w:tcW w:w="790" w:type="dxa"/>
            <w:shd w:val="clear" w:color="auto" w:fill="auto"/>
            <w:hideMark/>
          </w:tcPr>
          <w:p w14:paraId="62D76CDD" w14:textId="58068F90" w:rsidR="00051D5D" w:rsidRPr="00BF717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 session every 4 weeks</w:t>
            </w:r>
          </w:p>
        </w:tc>
        <w:tc>
          <w:tcPr>
            <w:tcW w:w="981" w:type="dxa"/>
            <w:shd w:val="clear" w:color="auto" w:fill="auto"/>
          </w:tcPr>
          <w:p w14:paraId="7B403903" w14:textId="578ECA8B" w:rsidR="00051D5D" w:rsidRPr="00BF717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90 mins/session</w:t>
            </w:r>
          </w:p>
        </w:tc>
        <w:tc>
          <w:tcPr>
            <w:tcW w:w="902" w:type="dxa"/>
            <w:shd w:val="clear" w:color="auto" w:fill="auto"/>
          </w:tcPr>
          <w:p w14:paraId="6A660CCE" w14:textId="38EF8359" w:rsidR="00051D5D" w:rsidRPr="00BF717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6 months</w:t>
            </w:r>
          </w:p>
        </w:tc>
        <w:tc>
          <w:tcPr>
            <w:tcW w:w="661" w:type="dxa"/>
            <w:shd w:val="clear" w:color="auto" w:fill="auto"/>
          </w:tcPr>
          <w:p w14:paraId="53C90BC9" w14:textId="562F0780" w:rsidR="00051D5D" w:rsidRPr="00BF7175" w:rsidRDefault="00051D5D" w:rsidP="0021115B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F7175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540 minutes</w:t>
            </w:r>
          </w:p>
        </w:tc>
      </w:tr>
    </w:tbl>
    <w:p w14:paraId="161B2ACA" w14:textId="77777777" w:rsidR="00B73396" w:rsidRDefault="00B73396"/>
    <w:p w14:paraId="12A3BE46" w14:textId="647F2F32" w:rsidR="003F0E45" w:rsidRPr="00F01AA8" w:rsidRDefault="00B73396" w:rsidP="00F01AA8">
      <w:pPr>
        <w:rPr>
          <w:rFonts w:asciiTheme="majorHAnsi" w:hAnsiTheme="majorHAnsi"/>
          <w:sz w:val="22"/>
          <w:szCs w:val="22"/>
        </w:rPr>
      </w:pPr>
      <w:r w:rsidRPr="00F01AA8">
        <w:rPr>
          <w:rFonts w:asciiTheme="majorHAnsi" w:hAnsiTheme="majorHAnsi"/>
          <w:sz w:val="22"/>
          <w:szCs w:val="22"/>
          <w:u w:val="single"/>
        </w:rPr>
        <w:t xml:space="preserve">Abbreviations: </w:t>
      </w:r>
      <w:r w:rsidR="001E32B5" w:rsidRPr="00F01AA8">
        <w:rPr>
          <w:rFonts w:asciiTheme="majorHAnsi" w:hAnsiTheme="majorHAnsi"/>
          <w:sz w:val="22"/>
          <w:szCs w:val="22"/>
        </w:rPr>
        <w:t xml:space="preserve">ADV: advanced oncology nurse; </w:t>
      </w:r>
      <w:r w:rsidR="00F01AA8" w:rsidRPr="00F01AA8">
        <w:rPr>
          <w:rFonts w:asciiTheme="majorHAnsi" w:eastAsia="Times New Roman" w:hAnsiTheme="majorHAnsi" w:cs="Times New Roman"/>
          <w:color w:val="000000"/>
          <w:sz w:val="22"/>
          <w:szCs w:val="22"/>
          <w:lang w:val="en-GB"/>
        </w:rPr>
        <w:t xml:space="preserve">APN: Advanced practice nurses; </w:t>
      </w:r>
      <w:r w:rsidR="00366EF9" w:rsidRPr="00F01AA8">
        <w:rPr>
          <w:rFonts w:asciiTheme="majorHAnsi" w:hAnsiTheme="majorHAnsi"/>
          <w:sz w:val="22"/>
          <w:szCs w:val="22"/>
        </w:rPr>
        <w:t xml:space="preserve">BF: biofeedback training; </w:t>
      </w:r>
      <w:r w:rsidR="00AF5C1A" w:rsidRPr="00F01AA8">
        <w:rPr>
          <w:rFonts w:asciiTheme="majorHAnsi" w:hAnsiTheme="majorHAnsi"/>
          <w:sz w:val="22"/>
          <w:szCs w:val="22"/>
        </w:rPr>
        <w:t xml:space="preserve">BMA: bone marrow aspiration; </w:t>
      </w:r>
      <w:r w:rsidR="00767982" w:rsidRPr="00F01AA8">
        <w:rPr>
          <w:rFonts w:asciiTheme="majorHAnsi" w:hAnsiTheme="majorHAnsi"/>
          <w:sz w:val="22"/>
          <w:szCs w:val="22"/>
        </w:rPr>
        <w:t xml:space="preserve">CBA: controlled before and after study; </w:t>
      </w:r>
      <w:r w:rsidR="003D4A94" w:rsidRPr="00F01AA8">
        <w:rPr>
          <w:rFonts w:asciiTheme="majorHAnsi" w:hAnsiTheme="majorHAnsi"/>
          <w:sz w:val="22"/>
          <w:szCs w:val="22"/>
        </w:rPr>
        <w:t xml:space="preserve">CNS: clinical nurse specialist; </w:t>
      </w:r>
      <w:r w:rsidR="003B43B2" w:rsidRPr="00F01AA8">
        <w:rPr>
          <w:rFonts w:asciiTheme="majorHAnsi" w:hAnsiTheme="majorHAnsi"/>
          <w:sz w:val="22"/>
          <w:szCs w:val="22"/>
        </w:rPr>
        <w:t xml:space="preserve">cRCT: </w:t>
      </w:r>
      <w:r w:rsidR="00071C91">
        <w:rPr>
          <w:rFonts w:asciiTheme="majorHAnsi" w:hAnsiTheme="majorHAnsi"/>
          <w:sz w:val="22"/>
          <w:szCs w:val="22"/>
        </w:rPr>
        <w:t>cluster RCT</w:t>
      </w:r>
      <w:r w:rsidR="009A37E8" w:rsidRPr="00F01AA8">
        <w:rPr>
          <w:rFonts w:asciiTheme="majorHAnsi" w:hAnsiTheme="majorHAnsi"/>
          <w:sz w:val="22"/>
          <w:szCs w:val="22"/>
        </w:rPr>
        <w:t xml:space="preserve">; CVC: </w:t>
      </w:r>
      <w:r w:rsidR="004B2409" w:rsidRPr="00F01AA8">
        <w:rPr>
          <w:rFonts w:asciiTheme="majorHAnsi" w:hAnsiTheme="majorHAnsi"/>
          <w:sz w:val="22"/>
          <w:szCs w:val="22"/>
        </w:rPr>
        <w:t>central venous catheter;</w:t>
      </w:r>
      <w:r w:rsidR="003B43B2" w:rsidRPr="00F01AA8">
        <w:rPr>
          <w:rFonts w:asciiTheme="majorHAnsi" w:hAnsiTheme="majorHAnsi"/>
          <w:sz w:val="22"/>
          <w:szCs w:val="22"/>
        </w:rPr>
        <w:t xml:space="preserve"> </w:t>
      </w:r>
      <w:r w:rsidR="00C65404" w:rsidRPr="00F01AA8">
        <w:rPr>
          <w:rFonts w:asciiTheme="majorHAnsi" w:hAnsiTheme="majorHAnsi"/>
          <w:sz w:val="22"/>
          <w:szCs w:val="22"/>
        </w:rPr>
        <w:t xml:space="preserve">EoL: end-of-life; </w:t>
      </w:r>
      <w:r w:rsidR="003B43B2" w:rsidRPr="00F01AA8">
        <w:rPr>
          <w:rFonts w:asciiTheme="majorHAnsi" w:hAnsiTheme="majorHAnsi"/>
          <w:sz w:val="22"/>
          <w:szCs w:val="22"/>
        </w:rPr>
        <w:t xml:space="preserve">RCT; </w:t>
      </w:r>
      <w:r w:rsidR="001E32B5" w:rsidRPr="00F01AA8">
        <w:rPr>
          <w:rFonts w:asciiTheme="majorHAnsi" w:hAnsiTheme="majorHAnsi"/>
          <w:sz w:val="22"/>
          <w:szCs w:val="22"/>
        </w:rPr>
        <w:t xml:space="preserve">GEN: generalist nurse; </w:t>
      </w:r>
      <w:r w:rsidR="00C97705" w:rsidRPr="00F01AA8">
        <w:rPr>
          <w:rFonts w:asciiTheme="majorHAnsi" w:hAnsiTheme="majorHAnsi"/>
          <w:sz w:val="22"/>
          <w:szCs w:val="22"/>
        </w:rPr>
        <w:t xml:space="preserve">GI: gastroenterologist; </w:t>
      </w:r>
      <w:r w:rsidR="009A37E8" w:rsidRPr="00F01AA8">
        <w:rPr>
          <w:rFonts w:asciiTheme="majorHAnsi" w:hAnsiTheme="majorHAnsi"/>
          <w:sz w:val="22"/>
          <w:szCs w:val="22"/>
        </w:rPr>
        <w:t xml:space="preserve">HBHC: </w:t>
      </w:r>
      <w:r w:rsidR="009A37E8" w:rsidRPr="00F01AA8">
        <w:rPr>
          <w:rFonts w:asciiTheme="majorHAnsi" w:eastAsia="Times New Roman" w:hAnsiTheme="majorHAnsi" w:cs="Times New Roman"/>
          <w:color w:val="000000"/>
          <w:sz w:val="22"/>
          <w:szCs w:val="22"/>
          <w:lang w:val="en-GB"/>
        </w:rPr>
        <w:t xml:space="preserve">hospital-based homecare; </w:t>
      </w:r>
      <w:r w:rsidR="009157D6" w:rsidRPr="00F01AA8">
        <w:rPr>
          <w:rFonts w:asciiTheme="majorHAnsi" w:hAnsiTheme="majorHAnsi"/>
          <w:sz w:val="22"/>
          <w:szCs w:val="22"/>
        </w:rPr>
        <w:t xml:space="preserve">HCP: healthcare professionals; </w:t>
      </w:r>
      <w:r w:rsidR="00AF5C1A" w:rsidRPr="00F01AA8">
        <w:rPr>
          <w:rFonts w:asciiTheme="majorHAnsi" w:hAnsiTheme="majorHAnsi"/>
          <w:sz w:val="22"/>
          <w:szCs w:val="22"/>
        </w:rPr>
        <w:t xml:space="preserve">IT: intrathecal therapy; </w:t>
      </w:r>
      <w:r w:rsidR="00131610">
        <w:rPr>
          <w:rFonts w:asciiTheme="majorHAnsi" w:hAnsiTheme="majorHAnsi"/>
          <w:sz w:val="22"/>
          <w:szCs w:val="22"/>
        </w:rPr>
        <w:t xml:space="preserve">LLLT: low level laser therapy; MLD: manual lymphatic drainage; </w:t>
      </w:r>
      <w:r w:rsidR="00E14E9E" w:rsidRPr="00F01AA8">
        <w:rPr>
          <w:rFonts w:asciiTheme="majorHAnsi" w:hAnsiTheme="majorHAnsi"/>
          <w:sz w:val="22"/>
          <w:szCs w:val="22"/>
        </w:rPr>
        <w:t xml:space="preserve">NA: not applicable; </w:t>
      </w:r>
      <w:r w:rsidR="00631031">
        <w:rPr>
          <w:rFonts w:asciiTheme="majorHAnsi" w:hAnsiTheme="majorHAnsi"/>
          <w:sz w:val="22"/>
          <w:szCs w:val="22"/>
        </w:rPr>
        <w:t xml:space="preserve">NF: nurse-facilitated; NL: nurse-led; </w:t>
      </w:r>
      <w:r w:rsidR="00C97705" w:rsidRPr="00F01AA8">
        <w:rPr>
          <w:rFonts w:asciiTheme="majorHAnsi" w:hAnsiTheme="majorHAnsi"/>
          <w:sz w:val="22"/>
          <w:szCs w:val="22"/>
        </w:rPr>
        <w:t xml:space="preserve">NP: nurse practitioner; </w:t>
      </w:r>
      <w:r w:rsidR="00F61BCE" w:rsidRPr="00F01AA8">
        <w:rPr>
          <w:rFonts w:asciiTheme="majorHAnsi" w:hAnsiTheme="majorHAnsi"/>
          <w:sz w:val="22"/>
          <w:szCs w:val="22"/>
        </w:rPr>
        <w:t xml:space="preserve">NR: not reported; </w:t>
      </w:r>
      <w:r w:rsidR="00FA177E" w:rsidRPr="00F01AA8">
        <w:rPr>
          <w:rFonts w:asciiTheme="majorHAnsi" w:hAnsiTheme="majorHAnsi"/>
          <w:sz w:val="22"/>
          <w:szCs w:val="22"/>
        </w:rPr>
        <w:t xml:space="preserve">PFMT: pelvic floor muscle training; </w:t>
      </w:r>
      <w:r w:rsidR="00AB3609" w:rsidRPr="00F01AA8">
        <w:rPr>
          <w:rFonts w:asciiTheme="majorHAnsi" w:hAnsiTheme="majorHAnsi"/>
          <w:sz w:val="22"/>
          <w:szCs w:val="22"/>
        </w:rPr>
        <w:t xml:space="preserve">PMRT: </w:t>
      </w:r>
      <w:r w:rsidR="00AB3609" w:rsidRPr="00F01AA8">
        <w:rPr>
          <w:rFonts w:asciiTheme="majorHAnsi" w:eastAsia="Times New Roman" w:hAnsiTheme="majorHAnsi" w:cs="Times New Roman"/>
          <w:color w:val="000000"/>
          <w:sz w:val="22"/>
          <w:szCs w:val="22"/>
          <w:lang w:val="en-GB"/>
        </w:rPr>
        <w:t xml:space="preserve">Progressive Muscle Relaxation Training; </w:t>
      </w:r>
      <w:r w:rsidR="00A349D4" w:rsidRPr="00F01AA8">
        <w:rPr>
          <w:rFonts w:asciiTheme="majorHAnsi" w:hAnsiTheme="majorHAnsi"/>
          <w:sz w:val="22"/>
          <w:szCs w:val="22"/>
        </w:rPr>
        <w:t xml:space="preserve">PT: physiotherapist; </w:t>
      </w:r>
      <w:r w:rsidR="0006168D" w:rsidRPr="00F01AA8">
        <w:rPr>
          <w:rFonts w:asciiTheme="majorHAnsi" w:hAnsiTheme="majorHAnsi"/>
          <w:sz w:val="22"/>
          <w:szCs w:val="22"/>
        </w:rPr>
        <w:t xml:space="preserve">qRCT: quasi-randomised controlled trial; </w:t>
      </w:r>
      <w:r w:rsidR="00767982" w:rsidRPr="00F01AA8">
        <w:rPr>
          <w:rFonts w:asciiTheme="majorHAnsi" w:hAnsiTheme="majorHAnsi"/>
          <w:sz w:val="22"/>
          <w:szCs w:val="22"/>
        </w:rPr>
        <w:t xml:space="preserve">RCT: randomised controlled trial; </w:t>
      </w:r>
      <w:r w:rsidR="00D94232" w:rsidRPr="00F01AA8">
        <w:rPr>
          <w:rFonts w:asciiTheme="majorHAnsi" w:hAnsiTheme="majorHAnsi"/>
          <w:sz w:val="22"/>
          <w:szCs w:val="22"/>
        </w:rPr>
        <w:t xml:space="preserve">Scr: screening; </w:t>
      </w:r>
      <w:r w:rsidR="001E32B5" w:rsidRPr="00F01AA8">
        <w:rPr>
          <w:rFonts w:asciiTheme="majorHAnsi" w:hAnsiTheme="majorHAnsi"/>
          <w:sz w:val="22"/>
          <w:szCs w:val="22"/>
        </w:rPr>
        <w:t xml:space="preserve">SPEC: specialist oncology nurse; </w:t>
      </w:r>
      <w:r w:rsidR="00FA177E" w:rsidRPr="00F01AA8">
        <w:rPr>
          <w:rFonts w:asciiTheme="majorHAnsi" w:hAnsiTheme="majorHAnsi"/>
          <w:sz w:val="22"/>
          <w:szCs w:val="22"/>
        </w:rPr>
        <w:t xml:space="preserve">TURP: </w:t>
      </w:r>
      <w:r w:rsidR="00D54FD4" w:rsidRPr="00F01AA8">
        <w:rPr>
          <w:rFonts w:asciiTheme="majorHAnsi" w:hAnsiTheme="majorHAnsi" w:cs="Times New Roman"/>
          <w:sz w:val="22"/>
          <w:szCs w:val="22"/>
        </w:rPr>
        <w:t xml:space="preserve">transurethral resection of the prostate; </w:t>
      </w:r>
      <w:r w:rsidR="00767982" w:rsidRPr="00F01AA8">
        <w:rPr>
          <w:rFonts w:asciiTheme="majorHAnsi" w:hAnsiTheme="majorHAnsi"/>
          <w:sz w:val="22"/>
          <w:szCs w:val="22"/>
        </w:rPr>
        <w:t>TX: treatment</w:t>
      </w:r>
      <w:r w:rsidR="00F61BCE" w:rsidRPr="00F01AA8">
        <w:rPr>
          <w:rFonts w:asciiTheme="majorHAnsi" w:hAnsiTheme="majorHAnsi"/>
          <w:sz w:val="22"/>
          <w:szCs w:val="22"/>
        </w:rPr>
        <w:t>; U: unclear</w:t>
      </w:r>
      <w:r w:rsidR="00BA6789" w:rsidRPr="00F01AA8">
        <w:rPr>
          <w:rFonts w:asciiTheme="majorHAnsi" w:hAnsiTheme="majorHAnsi"/>
          <w:sz w:val="22"/>
          <w:szCs w:val="22"/>
        </w:rPr>
        <w:t>; UC: usual care</w:t>
      </w:r>
    </w:p>
    <w:p w14:paraId="24D716DF" w14:textId="3F063D4E" w:rsidR="00F61BCE" w:rsidRPr="00F01AA8" w:rsidRDefault="00F61BCE" w:rsidP="00737743">
      <w:pPr>
        <w:outlineLvl w:val="0"/>
        <w:rPr>
          <w:rFonts w:asciiTheme="majorHAnsi" w:hAnsiTheme="majorHAnsi"/>
          <w:sz w:val="22"/>
          <w:szCs w:val="22"/>
        </w:rPr>
      </w:pPr>
      <w:r w:rsidRPr="00F01AA8">
        <w:rPr>
          <w:rFonts w:asciiTheme="majorHAnsi" w:hAnsiTheme="majorHAnsi"/>
          <w:sz w:val="22"/>
          <w:szCs w:val="22"/>
        </w:rPr>
        <w:t>*Nurse training and qualifications were not clear, but two content experts reviewing full text thought that the description was most closely aligned with this category.</w:t>
      </w:r>
    </w:p>
    <w:p w14:paraId="749C972F" w14:textId="77777777" w:rsidR="003F0E45" w:rsidRPr="00AB3609" w:rsidRDefault="003F0E45" w:rsidP="00737743">
      <w:pPr>
        <w:outlineLvl w:val="0"/>
        <w:rPr>
          <w:rFonts w:asciiTheme="majorHAnsi" w:hAnsiTheme="majorHAnsi"/>
          <w:sz w:val="22"/>
          <w:szCs w:val="22"/>
        </w:rPr>
      </w:pPr>
    </w:p>
    <w:p w14:paraId="0FFFD0CF" w14:textId="77777777" w:rsidR="004E332F" w:rsidRDefault="004E332F">
      <w:pPr>
        <w:rPr>
          <w:rFonts w:asciiTheme="majorHAnsi" w:hAnsiTheme="majorHAnsi"/>
          <w:b/>
        </w:rPr>
      </w:pPr>
      <w:r>
        <w:rPr>
          <w:rFonts w:asciiTheme="majorHAnsi" w:hAnsiTheme="majorHAnsi"/>
          <w:b/>
        </w:rPr>
        <w:br w:type="page"/>
      </w:r>
    </w:p>
    <w:p w14:paraId="3660E9A6" w14:textId="3D480BF7" w:rsidR="003F0E45" w:rsidRPr="004C0BF4" w:rsidRDefault="003F0E45" w:rsidP="00737743">
      <w:pPr>
        <w:outlineLvl w:val="0"/>
        <w:rPr>
          <w:rFonts w:asciiTheme="majorHAnsi" w:hAnsiTheme="majorHAnsi"/>
          <w:b/>
          <w:sz w:val="22"/>
          <w:szCs w:val="22"/>
        </w:rPr>
      </w:pPr>
      <w:r w:rsidRPr="004C0BF4">
        <w:rPr>
          <w:rFonts w:asciiTheme="majorHAnsi" w:hAnsiTheme="majorHAnsi"/>
          <w:b/>
          <w:sz w:val="22"/>
          <w:szCs w:val="22"/>
        </w:rPr>
        <w:t>References</w:t>
      </w:r>
    </w:p>
    <w:p w14:paraId="2CD430F9" w14:textId="77777777" w:rsidR="003F0E45" w:rsidRPr="004C0BF4" w:rsidRDefault="003F0E45" w:rsidP="00737743">
      <w:pPr>
        <w:outlineLvl w:val="0"/>
        <w:rPr>
          <w:rFonts w:asciiTheme="majorHAnsi" w:hAnsiTheme="majorHAnsi"/>
          <w:sz w:val="22"/>
          <w:szCs w:val="22"/>
        </w:rPr>
      </w:pPr>
    </w:p>
    <w:p w14:paraId="4A679629" w14:textId="77777777" w:rsidR="00A77F37" w:rsidRPr="00A77F37" w:rsidRDefault="003F0E45" w:rsidP="00A77F37">
      <w:pPr>
        <w:pStyle w:val="EndNoteBibliography"/>
        <w:ind w:left="720" w:hanging="720"/>
        <w:rPr>
          <w:noProof/>
        </w:rPr>
      </w:pPr>
      <w:r w:rsidRPr="004C0BF4">
        <w:rPr>
          <w:rFonts w:asciiTheme="majorHAnsi" w:hAnsiTheme="majorHAnsi"/>
          <w:szCs w:val="22"/>
        </w:rPr>
        <w:fldChar w:fldCharType="begin"/>
      </w:r>
      <w:r w:rsidRPr="004C0BF4">
        <w:rPr>
          <w:rFonts w:asciiTheme="majorHAnsi" w:hAnsiTheme="majorHAnsi"/>
          <w:szCs w:val="22"/>
        </w:rPr>
        <w:instrText xml:space="preserve"> ADDIN EN.REFLIST </w:instrText>
      </w:r>
      <w:r w:rsidRPr="004C0BF4">
        <w:rPr>
          <w:rFonts w:asciiTheme="majorHAnsi" w:hAnsiTheme="majorHAnsi"/>
          <w:szCs w:val="22"/>
        </w:rPr>
        <w:fldChar w:fldCharType="separate"/>
      </w:r>
      <w:r w:rsidR="00A77F37" w:rsidRPr="00A77F37">
        <w:rPr>
          <w:noProof/>
        </w:rPr>
        <w:t>Adamsen, L., Quist, M., Andersen, C., Moller, T., Herrstedt, J., Kronborg, D., Baadsgaard, M.T., Vistisen, K., Midtgaard, J., Christiansen, B., Stage, M., Kronborg, M.T., Rorth, M., 2009. Effect of a multimodal high intensity exercise intervention in cancer patients undergoing chemotherapy: randomised controlled trial. BMJ 339, b3410.</w:t>
      </w:r>
    </w:p>
    <w:p w14:paraId="4B193F1E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Boland, A., Haycox, A., Bagust, A., Fitzsimmons, L., 2003. A randomised controlled trial to evaluate the clinical and cost-effectiveness of Hickman line insertions in adult cancer patients by nurses. Health Technology Assessment 7 (14), iii-99 107p.</w:t>
      </w:r>
    </w:p>
    <w:p w14:paraId="77E71DC7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Celebioglu, A., Gurol, A., Yildirim, Z.K., Buyukavci, M., 2015. Effects of massage therapy on pain and anxiety arising from intrathecal therapy or bone marrow aspiration in children with cancer. Int J Nurs Pract 21 (6), 797-804.</w:t>
      </w:r>
    </w:p>
    <w:p w14:paraId="7DBE541B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Du Pen, A.R., Du Pen, S., Hansberry, J., Miller-Kraybill, B., Millen, J., Everly, R., Hansen, N., Syrjala, K., 2000. An educational implementation of a cancer pain algorithm for ambulatory care. In: Pain management nursing : official journal of the American Society of Pain Management Nurses. pp. 116-128.</w:t>
      </w:r>
    </w:p>
    <w:p w14:paraId="5D186401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Glazener, C.B., C.; Buckley, B.; Cochran, C.; Dorey, G.; Grant, A.; Hagen, S.; Kilonzo, M.; McDonald, A.; McPherson, G.; Moore, K.; N'Dow, J.; Norrie, J.; Ramsay, C.; Vale, L., 2011. Conservative treatment for urinary incontinence in Men After Prostate Surgery (MAPS): two parallel randomised controlled trials. In: Health technology assessment (Winchester, England). pp. 1-290, iii-iv.</w:t>
      </w:r>
    </w:p>
    <w:p w14:paraId="1E0D96EF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Hansson, H.J., C.; Hallstrom, I.; Kjaergaard, H.; Schmiegelow, K., 2010. Hospital-based home care for children with cancer. Pediatric Blood and Cancer 55 (5), 838-839.</w:t>
      </w:r>
    </w:p>
    <w:p w14:paraId="178C3565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Hedén, L.V.E., L.; Ljungman, G., 2009. Randomized interventions for needle procedures in children with cancer. European Journal of Cancer Care 18 (4), 358-363 356p.</w:t>
      </w:r>
    </w:p>
    <w:p w14:paraId="47260CFD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Hui, A.J., Lau, J.Y., Lam, P.P., Chui, A.O., Fan, A.S., Lam, T.Y., Tse, Y.K., Tang, R.S., Ng, S.C., Wu, J.C., Ching, J.Y., Wong, M.C., Chan, F.K., Sung, J., 2015. Comparison of colonoscopic performance between medical and nurse endoscopists: a non-inferiority randomised controlled study in Asia. Gut 64 (7), 1058-1062.</w:t>
      </w:r>
    </w:p>
    <w:p w14:paraId="1C63BE2A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Karagozoglu, S., Kahve, E., 2013. Effects of back massage on chemotherapy-related fatigue and anxiety: Supportive care and therapeutic touch in cancer nursing. Applied Nursing Research 26 (4), 210-217 218p.</w:t>
      </w:r>
    </w:p>
    <w:p w14:paraId="0161DD31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King, M.T., Hall, J., Caleo, S., Gurney, H.P., Harnett, P.R., 2000. Home or hospital? An evaluation of the costs, preferences, and outcomes of domiciliary chemotherapy. In: International journal of health services : planning, administration, evaluation. pp. 557-579.</w:t>
      </w:r>
    </w:p>
    <w:p w14:paraId="335F5B65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Lee, C.K.P., D. I.; Lee, S. H.; Hwangbo, Y.; Eun, C. S.; Han, D. S.; Cha, J. M.; Lee, B. I.; Shin, J. E., 2011. Participation by experienced endoscopy nurses increases the detection rate of colon polyps during a screening colonoscopy: a multicenter, prospective, randomized study. In: Gastrointestinal endoscopy. pp. 1094-1102.</w:t>
      </w:r>
    </w:p>
    <w:p w14:paraId="412730BE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Limoges-Gonzalez, M., Mann, N.S., Al-Juburi, A., Tseng, D., Inadomi, J., Rossaro, L., 2011. Comparisons of screening colonoscopy performed by a nurse practitioner and gastroenterologists: a single-center randomized controlled trial. Gastroenterology Nursing 34 (3), 210-216 217p.</w:t>
      </w:r>
    </w:p>
    <w:p w14:paraId="5C2E15F8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Molassiotis, A., 2000. A pilot study of the use of progressive muscle relaxation training in the management of post-chemotherapy nausea and vomiting. European journal of cancer care 9 (4), 230-234.</w:t>
      </w:r>
    </w:p>
    <w:p w14:paraId="1F2585C3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Munday H, Rintoul R, Laroche C, Buttery R, Hunter C, M, L.-W., 2007. Talc pleurodesis: doctor versus nurse led procedure - a prospective, randomised, multi-centre, pilot study. Lung Cancer 57, S16.</w:t>
      </w:r>
    </w:p>
    <w:p w14:paraId="3896754F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Ridner, S.H., Poage-Hooper, E., Kanar, C., Doersam, J.K., Bond, S.M., Dietrich, M.S., 2013. A Pilot Randomized Trial Evaluating Low-Level Laser Therapy as an Alternative Treatment to Manual Lymphatic Drainage for Breast Cancer-Related Lymphedema. Oncology Nursing Forum 40 (4), 383-393 311p.</w:t>
      </w:r>
    </w:p>
    <w:p w14:paraId="07E2F85B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Sitzia, J.S., L.; Harlow, W., 2002. Manual lymphatic drainage compared with simple lymphatic drainage in the treatment of post-mastectomy lymphoedema. In: Physiotherapy. pp. 99-107.</w:t>
      </w:r>
    </w:p>
    <w:p w14:paraId="5956AC57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Smith, A.G.S., R. L.; Schey, S.; Andrews, C. D.; Baister, E. R.; Bilbrough, C.; Connelly, M.; Joyce, A.; Child, J. A., 2004. Home care versus hospital care in patients with multiple myeloma treated with pamidronate. In: International journal of palliative nursing. pp. 144-149.</w:t>
      </w:r>
    </w:p>
    <w:p w14:paraId="44626601" w14:textId="77777777" w:rsidR="00A77F37" w:rsidRPr="00A77F37" w:rsidRDefault="00A77F37" w:rsidP="00A77F37">
      <w:pPr>
        <w:pStyle w:val="EndNoteBibliography"/>
        <w:ind w:left="720" w:hanging="720"/>
        <w:rPr>
          <w:noProof/>
        </w:rPr>
      </w:pPr>
      <w:r w:rsidRPr="00A77F37">
        <w:rPr>
          <w:noProof/>
        </w:rPr>
        <w:t>Smith, M.C., Kemp, J., Hemphill, L., Vojir, C.P., 2002. Outcomes of therapeutic massage for hospitalized cancer patients. Journal of Nursing Scholarship 34 (3), 257-262 256p.</w:t>
      </w:r>
    </w:p>
    <w:p w14:paraId="55B95FA5" w14:textId="6D1E7459" w:rsidR="00B73396" w:rsidRPr="00B73396" w:rsidRDefault="003F0E45" w:rsidP="00737743">
      <w:pPr>
        <w:outlineLvl w:val="0"/>
        <w:rPr>
          <w:rFonts w:asciiTheme="majorHAnsi" w:hAnsiTheme="majorHAnsi"/>
        </w:rPr>
      </w:pPr>
      <w:r w:rsidRPr="004C0BF4">
        <w:rPr>
          <w:rFonts w:asciiTheme="majorHAnsi" w:hAnsiTheme="majorHAnsi"/>
          <w:sz w:val="22"/>
          <w:szCs w:val="22"/>
        </w:rPr>
        <w:fldChar w:fldCharType="end"/>
      </w:r>
    </w:p>
    <w:sectPr w:rsidR="00B73396" w:rsidRPr="00B73396" w:rsidSect="00380F02">
      <w:footerReference w:type="even" r:id="rId6"/>
      <w:footerReference w:type="default" r:id="rId7"/>
      <w:pgSz w:w="16840" w:h="11900" w:orient="landscape"/>
      <w:pgMar w:top="1800" w:right="1440" w:bottom="180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18D312C" w14:textId="77777777" w:rsidR="00770594" w:rsidRDefault="00770594" w:rsidP="0077452F">
      <w:r>
        <w:separator/>
      </w:r>
    </w:p>
  </w:endnote>
  <w:endnote w:type="continuationSeparator" w:id="0">
    <w:p w14:paraId="611D661E" w14:textId="77777777" w:rsidR="00770594" w:rsidRDefault="00770594" w:rsidP="0077452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A1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A1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A1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07AFFB4" w14:textId="77777777" w:rsidR="00A77F37" w:rsidRDefault="00A77F37" w:rsidP="00D57540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AC69CD2" w14:textId="77777777" w:rsidR="00A77F37" w:rsidRDefault="00A77F37" w:rsidP="0077452F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5938E80" w14:textId="77777777" w:rsidR="00A77F37" w:rsidRPr="0077452F" w:rsidRDefault="00A77F37" w:rsidP="00D57540">
    <w:pPr>
      <w:pStyle w:val="Footer"/>
      <w:framePr w:wrap="around" w:vAnchor="text" w:hAnchor="margin" w:xAlign="right" w:y="1"/>
      <w:rPr>
        <w:rStyle w:val="PageNumber"/>
        <w:rFonts w:asciiTheme="majorHAnsi" w:hAnsiTheme="majorHAnsi"/>
        <w:sz w:val="20"/>
      </w:rPr>
    </w:pPr>
    <w:r w:rsidRPr="0077452F">
      <w:rPr>
        <w:rStyle w:val="PageNumber"/>
        <w:rFonts w:asciiTheme="majorHAnsi" w:hAnsiTheme="majorHAnsi"/>
        <w:sz w:val="20"/>
      </w:rPr>
      <w:fldChar w:fldCharType="begin"/>
    </w:r>
    <w:r w:rsidRPr="0077452F">
      <w:rPr>
        <w:rStyle w:val="PageNumber"/>
        <w:rFonts w:asciiTheme="majorHAnsi" w:hAnsiTheme="majorHAnsi"/>
        <w:sz w:val="20"/>
      </w:rPr>
      <w:instrText xml:space="preserve">PAGE  </w:instrText>
    </w:r>
    <w:r w:rsidRPr="0077452F">
      <w:rPr>
        <w:rStyle w:val="PageNumber"/>
        <w:rFonts w:asciiTheme="majorHAnsi" w:hAnsiTheme="majorHAnsi"/>
        <w:sz w:val="20"/>
      </w:rPr>
      <w:fldChar w:fldCharType="separate"/>
    </w:r>
    <w:r w:rsidR="00A44CCB">
      <w:rPr>
        <w:rStyle w:val="PageNumber"/>
        <w:rFonts w:asciiTheme="majorHAnsi" w:hAnsiTheme="majorHAnsi"/>
        <w:noProof/>
        <w:sz w:val="20"/>
      </w:rPr>
      <w:t>1</w:t>
    </w:r>
    <w:r w:rsidRPr="0077452F">
      <w:rPr>
        <w:rStyle w:val="PageNumber"/>
        <w:rFonts w:asciiTheme="majorHAnsi" w:hAnsiTheme="majorHAnsi"/>
        <w:sz w:val="20"/>
      </w:rPr>
      <w:fldChar w:fldCharType="end"/>
    </w:r>
  </w:p>
  <w:p w14:paraId="6F6A217C" w14:textId="77777777" w:rsidR="00A77F37" w:rsidRDefault="00A77F37" w:rsidP="0077452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73F93E3" w14:textId="77777777" w:rsidR="00770594" w:rsidRDefault="00770594" w:rsidP="0077452F">
      <w:r>
        <w:separator/>
      </w:r>
    </w:p>
  </w:footnote>
  <w:footnote w:type="continuationSeparator" w:id="0">
    <w:p w14:paraId="6B768AAC" w14:textId="77777777" w:rsidR="00770594" w:rsidRDefault="00770594" w:rsidP="0077452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Nursing Studi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p9xadpcwzwzqet95bvw2rlzar5z9rwr2zw&quot;&gt;EONS_MERGED_19 May 2016&lt;record-ids&gt;&lt;item&gt;13018&lt;/item&gt;&lt;item&gt;15622&lt;/item&gt;&lt;item&gt;16242&lt;/item&gt;&lt;item&gt;19002&lt;/item&gt;&lt;item&gt;19907&lt;/item&gt;&lt;item&gt;20726&lt;/item&gt;&lt;item&gt;23251&lt;/item&gt;&lt;item&gt;24126&lt;/item&gt;&lt;item&gt;26144&lt;/item&gt;&lt;item&gt;26195&lt;/item&gt;&lt;item&gt;26307&lt;/item&gt;&lt;item&gt;26347&lt;/item&gt;&lt;item&gt;26566&lt;/item&gt;&lt;item&gt;26577&lt;/item&gt;&lt;item&gt;27649&lt;/item&gt;&lt;item&gt;27895&lt;/item&gt;&lt;item&gt;27896&lt;/item&gt;&lt;item&gt;27897&lt;/item&gt;&lt;/record-ids&gt;&lt;/item&gt;&lt;/Libraries&gt;"/>
  </w:docVars>
  <w:rsids>
    <w:rsidRoot w:val="00380F02"/>
    <w:rsid w:val="000024EA"/>
    <w:rsid w:val="00051D5D"/>
    <w:rsid w:val="0006168D"/>
    <w:rsid w:val="00071C91"/>
    <w:rsid w:val="00074DE1"/>
    <w:rsid w:val="000E1F23"/>
    <w:rsid w:val="000E2EA9"/>
    <w:rsid w:val="00102176"/>
    <w:rsid w:val="00131610"/>
    <w:rsid w:val="00153B1D"/>
    <w:rsid w:val="001873A6"/>
    <w:rsid w:val="001C215D"/>
    <w:rsid w:val="001E32B5"/>
    <w:rsid w:val="001E5E35"/>
    <w:rsid w:val="00205032"/>
    <w:rsid w:val="0021115B"/>
    <w:rsid w:val="002174CA"/>
    <w:rsid w:val="0023278A"/>
    <w:rsid w:val="00236BF5"/>
    <w:rsid w:val="00255C4E"/>
    <w:rsid w:val="002614C3"/>
    <w:rsid w:val="00270A0B"/>
    <w:rsid w:val="00290559"/>
    <w:rsid w:val="002E0442"/>
    <w:rsid w:val="002E6904"/>
    <w:rsid w:val="00306B29"/>
    <w:rsid w:val="003112E3"/>
    <w:rsid w:val="00313442"/>
    <w:rsid w:val="00314379"/>
    <w:rsid w:val="00340ECE"/>
    <w:rsid w:val="00346866"/>
    <w:rsid w:val="003579F9"/>
    <w:rsid w:val="00366EF9"/>
    <w:rsid w:val="00380F02"/>
    <w:rsid w:val="003B43B2"/>
    <w:rsid w:val="003B7192"/>
    <w:rsid w:val="003D4A94"/>
    <w:rsid w:val="003F0E45"/>
    <w:rsid w:val="0041766F"/>
    <w:rsid w:val="00423A8C"/>
    <w:rsid w:val="0043074B"/>
    <w:rsid w:val="004571F6"/>
    <w:rsid w:val="004719C0"/>
    <w:rsid w:val="00482AAF"/>
    <w:rsid w:val="00486160"/>
    <w:rsid w:val="00486EB3"/>
    <w:rsid w:val="00494BC8"/>
    <w:rsid w:val="004B03EB"/>
    <w:rsid w:val="004B2409"/>
    <w:rsid w:val="004C0BF4"/>
    <w:rsid w:val="004C60CA"/>
    <w:rsid w:val="004E332F"/>
    <w:rsid w:val="00514276"/>
    <w:rsid w:val="00547FDD"/>
    <w:rsid w:val="005643F5"/>
    <w:rsid w:val="005773C2"/>
    <w:rsid w:val="00582576"/>
    <w:rsid w:val="0058324F"/>
    <w:rsid w:val="0059639B"/>
    <w:rsid w:val="005A52E2"/>
    <w:rsid w:val="005B2BA4"/>
    <w:rsid w:val="005E7844"/>
    <w:rsid w:val="005F70D9"/>
    <w:rsid w:val="0060461F"/>
    <w:rsid w:val="00631031"/>
    <w:rsid w:val="00641343"/>
    <w:rsid w:val="00655151"/>
    <w:rsid w:val="0067271F"/>
    <w:rsid w:val="00692883"/>
    <w:rsid w:val="006D0AD1"/>
    <w:rsid w:val="007050BA"/>
    <w:rsid w:val="00710677"/>
    <w:rsid w:val="00713B10"/>
    <w:rsid w:val="0072523F"/>
    <w:rsid w:val="007354AD"/>
    <w:rsid w:val="00736DE2"/>
    <w:rsid w:val="00737743"/>
    <w:rsid w:val="00744112"/>
    <w:rsid w:val="00760F6B"/>
    <w:rsid w:val="00767982"/>
    <w:rsid w:val="00770594"/>
    <w:rsid w:val="0077452F"/>
    <w:rsid w:val="007940E2"/>
    <w:rsid w:val="007B70CF"/>
    <w:rsid w:val="007F090A"/>
    <w:rsid w:val="007F59CB"/>
    <w:rsid w:val="0081407C"/>
    <w:rsid w:val="008145DD"/>
    <w:rsid w:val="00816B24"/>
    <w:rsid w:val="00846725"/>
    <w:rsid w:val="00851606"/>
    <w:rsid w:val="008A6575"/>
    <w:rsid w:val="008A6D51"/>
    <w:rsid w:val="008C40EE"/>
    <w:rsid w:val="009055E7"/>
    <w:rsid w:val="009157D6"/>
    <w:rsid w:val="00943A41"/>
    <w:rsid w:val="009444C1"/>
    <w:rsid w:val="009562BE"/>
    <w:rsid w:val="00970BCE"/>
    <w:rsid w:val="009815B7"/>
    <w:rsid w:val="009A037A"/>
    <w:rsid w:val="009A07E8"/>
    <w:rsid w:val="009A37E8"/>
    <w:rsid w:val="009D6CE5"/>
    <w:rsid w:val="00A16F5F"/>
    <w:rsid w:val="00A2308B"/>
    <w:rsid w:val="00A349D4"/>
    <w:rsid w:val="00A44CCB"/>
    <w:rsid w:val="00A450C2"/>
    <w:rsid w:val="00A473C4"/>
    <w:rsid w:val="00A50375"/>
    <w:rsid w:val="00A6064A"/>
    <w:rsid w:val="00A61607"/>
    <w:rsid w:val="00A74263"/>
    <w:rsid w:val="00A776B4"/>
    <w:rsid w:val="00A77F37"/>
    <w:rsid w:val="00A8282C"/>
    <w:rsid w:val="00AB2CF2"/>
    <w:rsid w:val="00AB3609"/>
    <w:rsid w:val="00AF5C1A"/>
    <w:rsid w:val="00AF6A20"/>
    <w:rsid w:val="00B15B91"/>
    <w:rsid w:val="00B348FD"/>
    <w:rsid w:val="00B447CC"/>
    <w:rsid w:val="00B73396"/>
    <w:rsid w:val="00B91D65"/>
    <w:rsid w:val="00BA2FB0"/>
    <w:rsid w:val="00BA6789"/>
    <w:rsid w:val="00BC2368"/>
    <w:rsid w:val="00BE2830"/>
    <w:rsid w:val="00BE76F0"/>
    <w:rsid w:val="00BF7175"/>
    <w:rsid w:val="00C65404"/>
    <w:rsid w:val="00C7507D"/>
    <w:rsid w:val="00C91CE2"/>
    <w:rsid w:val="00C97705"/>
    <w:rsid w:val="00CB518E"/>
    <w:rsid w:val="00CE3A3E"/>
    <w:rsid w:val="00CE3D9E"/>
    <w:rsid w:val="00CF1C42"/>
    <w:rsid w:val="00CF512D"/>
    <w:rsid w:val="00D2287A"/>
    <w:rsid w:val="00D35E82"/>
    <w:rsid w:val="00D54FD4"/>
    <w:rsid w:val="00D57540"/>
    <w:rsid w:val="00D61B90"/>
    <w:rsid w:val="00D63D1B"/>
    <w:rsid w:val="00D7690C"/>
    <w:rsid w:val="00D851D7"/>
    <w:rsid w:val="00D85F54"/>
    <w:rsid w:val="00D94232"/>
    <w:rsid w:val="00D978FE"/>
    <w:rsid w:val="00DA2945"/>
    <w:rsid w:val="00DC1D27"/>
    <w:rsid w:val="00DD3F7E"/>
    <w:rsid w:val="00DD562B"/>
    <w:rsid w:val="00DE714D"/>
    <w:rsid w:val="00DF02FF"/>
    <w:rsid w:val="00DF208E"/>
    <w:rsid w:val="00E1052F"/>
    <w:rsid w:val="00E13198"/>
    <w:rsid w:val="00E14E9E"/>
    <w:rsid w:val="00E408B0"/>
    <w:rsid w:val="00E421B4"/>
    <w:rsid w:val="00E54260"/>
    <w:rsid w:val="00E77DA1"/>
    <w:rsid w:val="00E8159A"/>
    <w:rsid w:val="00E81765"/>
    <w:rsid w:val="00E840DA"/>
    <w:rsid w:val="00EA2909"/>
    <w:rsid w:val="00EC17DC"/>
    <w:rsid w:val="00ED5835"/>
    <w:rsid w:val="00F01AA8"/>
    <w:rsid w:val="00F02C35"/>
    <w:rsid w:val="00F03C87"/>
    <w:rsid w:val="00F1373D"/>
    <w:rsid w:val="00F24B2F"/>
    <w:rsid w:val="00F36F58"/>
    <w:rsid w:val="00F61BCE"/>
    <w:rsid w:val="00FA177E"/>
    <w:rsid w:val="00FB435D"/>
    <w:rsid w:val="00FB6C77"/>
    <w:rsid w:val="00FC08F5"/>
    <w:rsid w:val="00FE0B74"/>
    <w:rsid w:val="00FE6A26"/>
    <w:rsid w:val="00FF7F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71D3C2A2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77452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7452F"/>
  </w:style>
  <w:style w:type="character" w:styleId="PageNumber">
    <w:name w:val="page number"/>
    <w:basedOn w:val="DefaultParagraphFont"/>
    <w:uiPriority w:val="99"/>
    <w:semiHidden/>
    <w:unhideWhenUsed/>
    <w:rsid w:val="0077452F"/>
  </w:style>
  <w:style w:type="paragraph" w:styleId="Header">
    <w:name w:val="header"/>
    <w:basedOn w:val="Normal"/>
    <w:link w:val="HeaderChar"/>
    <w:uiPriority w:val="99"/>
    <w:unhideWhenUsed/>
    <w:rsid w:val="0077452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7452F"/>
  </w:style>
  <w:style w:type="paragraph" w:styleId="DocumentMap">
    <w:name w:val="Document Map"/>
    <w:basedOn w:val="Normal"/>
    <w:link w:val="DocumentMapChar"/>
    <w:uiPriority w:val="99"/>
    <w:semiHidden/>
    <w:unhideWhenUsed/>
    <w:rsid w:val="00737743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37743"/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Normal"/>
    <w:rsid w:val="003F0E45"/>
    <w:pPr>
      <w:jc w:val="center"/>
    </w:pPr>
    <w:rPr>
      <w:rFonts w:ascii="Calibri" w:hAnsi="Calibri"/>
      <w:sz w:val="22"/>
    </w:rPr>
  </w:style>
  <w:style w:type="paragraph" w:customStyle="1" w:styleId="EndNoteBibliography">
    <w:name w:val="EndNote Bibliography"/>
    <w:basedOn w:val="Normal"/>
    <w:rsid w:val="003F0E45"/>
    <w:rPr>
      <w:rFonts w:ascii="Calibri" w:hAnsi="Calibri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20560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3522</Words>
  <Characters>19020</Characters>
  <Application>Microsoft Office Word</Application>
  <DocSecurity>0</DocSecurity>
  <Lines>158</Lines>
  <Paragraphs>4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PCampbell</Company>
  <LinksUpToDate>false</LinksUpToDate>
  <CharactersWithSpaces>224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uline Campbell</dc:creator>
  <cp:lastModifiedBy>Andreas Charalambous</cp:lastModifiedBy>
  <cp:revision>2</cp:revision>
  <dcterms:created xsi:type="dcterms:W3CDTF">2017-12-28T11:53:00Z</dcterms:created>
  <dcterms:modified xsi:type="dcterms:W3CDTF">2017-12-28T11:53:00Z</dcterms:modified>
</cp:coreProperties>
</file>